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3E30FB1"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474423">
        <w:rPr>
          <w:rFonts w:ascii="Arial" w:hAnsi="Arial" w:cs="Arial"/>
          <w:sz w:val="20"/>
          <w:szCs w:val="20"/>
        </w:rPr>
        <w:t>Beth 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Pr="0065597A"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778781D5" w14:textId="45C9F417" w:rsidR="0091290B" w:rsidRPr="0091290B"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 xml:space="preserve">Marie Conservation Institute, </w:t>
      </w:r>
      <w:r w:rsidR="0091290B">
        <w:rPr>
          <w:rFonts w:ascii="Arial" w:hAnsi="Arial" w:cs="Arial"/>
          <w:sz w:val="20"/>
          <w:szCs w:val="20"/>
        </w:rPr>
        <w:t>Glen Ellen, CA 95442</w:t>
      </w:r>
      <w:r>
        <w:rPr>
          <w:rFonts w:ascii="Arial" w:hAnsi="Arial" w:cs="Arial"/>
          <w:sz w:val="20"/>
          <w:szCs w:val="20"/>
        </w:rPr>
        <w:t xml:space="preserve"> USA</w:t>
      </w: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Cooperative Institute for Marine and Atmospheric Studies, Rosenstiel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D1AEAE4" w14:textId="4B011225" w:rsidR="00320209" w:rsidRPr="00ED189A" w:rsidRDefault="00781A7A" w:rsidP="004C58CA">
      <w:pPr>
        <w:spacing w:line="480" w:lineRule="auto"/>
        <w:rPr>
          <w:rFonts w:ascii="Arial" w:hAnsi="Arial" w:cs="Arial"/>
          <w:b/>
          <w:sz w:val="20"/>
          <w:szCs w:val="20"/>
        </w:rPr>
      </w:pPr>
      <w:commentRangeStart w:id="0"/>
      <w:r w:rsidRPr="001F324E">
        <w:rPr>
          <w:rFonts w:ascii="Arial" w:hAnsi="Arial" w:cs="Arial"/>
          <w:b/>
          <w:color w:val="1A1A1A"/>
          <w:sz w:val="20"/>
          <w:szCs w:val="20"/>
        </w:rPr>
        <w:lastRenderedPageBreak/>
        <w:t>Marine</w:t>
      </w:r>
      <w:commentRangeEnd w:id="0"/>
      <w:r w:rsidR="006B64C9">
        <w:rPr>
          <w:rStyle w:val="CommentReference"/>
          <w:rFonts w:asciiTheme="minorHAnsi" w:hAnsiTheme="minorHAnsi" w:cstheme="minorBidi"/>
        </w:rPr>
        <w:commentReference w:id="0"/>
      </w:r>
      <w:r w:rsidRPr="001F324E">
        <w:rPr>
          <w:rFonts w:ascii="Arial" w:hAnsi="Arial" w:cs="Arial"/>
          <w:b/>
          <w:color w:val="1A1A1A"/>
          <w:sz w:val="20"/>
          <w:szCs w:val="20"/>
        </w:rPr>
        <w:t xml:space="preserv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w:t>
      </w:r>
      <w:r w:rsidR="004C58CA">
        <w:rPr>
          <w:rFonts w:ascii="Arial" w:hAnsi="Arial" w:cs="Arial"/>
          <w:b/>
          <w:color w:val="1A1A1A"/>
          <w:sz w:val="20"/>
          <w:szCs w:val="20"/>
        </w:rPr>
        <w:t>climate change</w:t>
      </w:r>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r w:rsidR="00387985">
        <w:rPr>
          <w:rFonts w:ascii="Arial" w:hAnsi="Arial" w:cs="Arial"/>
          <w:b/>
          <w:color w:val="1A1A1A"/>
          <w:sz w:val="20"/>
          <w:szCs w:val="20"/>
        </w:rPr>
        <w:t>Here we show that u</w:t>
      </w:r>
      <w:r w:rsidR="003B2728" w:rsidRPr="001F324E">
        <w:rPr>
          <w:rFonts w:ascii="Arial" w:hAnsi="Arial" w:cs="Arial"/>
          <w:b/>
          <w:color w:val="1A1A1A"/>
          <w:sz w:val="20"/>
          <w:szCs w:val="20"/>
        </w:rPr>
        <w:t>nder</w:t>
      </w:r>
      <w:r w:rsidR="005307BC">
        <w:rPr>
          <w:rFonts w:ascii="Arial" w:hAnsi="Arial" w:cs="Arial"/>
          <w:b/>
          <w:color w:val="1A1A1A"/>
          <w:sz w:val="20"/>
          <w:szCs w:val="20"/>
        </w:rPr>
        <w:t xml:space="preserve"> </w:t>
      </w:r>
      <w:r w:rsidR="004C28F1">
        <w:rPr>
          <w:rFonts w:ascii="Arial" w:hAnsi="Arial" w:cs="Arial"/>
          <w:b/>
          <w:color w:val="1A1A1A"/>
          <w:sz w:val="20"/>
          <w:szCs w:val="20"/>
        </w:rPr>
        <w:t>Represent</w:t>
      </w:r>
      <w:r w:rsidR="005307BC">
        <w:rPr>
          <w:rFonts w:ascii="Arial" w:hAnsi="Arial" w:cs="Arial"/>
          <w:b/>
          <w:color w:val="1A1A1A"/>
          <w:sz w:val="20"/>
          <w:szCs w:val="20"/>
        </w:rPr>
        <w:t xml:space="preserve">ative Concentration Pathway 8.5, for </w:t>
      </w:r>
      <w:r w:rsidR="00EB1F4C">
        <w:rPr>
          <w:rFonts w:ascii="Arial" w:hAnsi="Arial" w:cs="Arial"/>
          <w:b/>
          <w:color w:val="1A1A1A"/>
          <w:sz w:val="20"/>
          <w:szCs w:val="20"/>
        </w:rPr>
        <w:t>which emissions continue to rise throughout this century,</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r w:rsidR="004C58CA">
        <w:rPr>
          <w:rFonts w:ascii="Arial" w:hAnsi="Arial" w:cs="Arial"/>
          <w:b/>
          <w:color w:val="1A1A1A"/>
          <w:sz w:val="20"/>
          <w:szCs w:val="20"/>
        </w:rPr>
        <w:t xml:space="preserve">mean </w:t>
      </w:r>
      <w:r w:rsidR="00601BBC">
        <w:rPr>
          <w:rFonts w:ascii="Arial" w:hAnsi="Arial" w:cs="Arial"/>
          <w:b/>
          <w:color w:val="1A1A1A"/>
          <w:sz w:val="20"/>
          <w:szCs w:val="20"/>
        </w:rPr>
        <w:t xml:space="preserve">rate 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mean sea-surface temperature (SST) within MPAs is </w:t>
      </w:r>
      <w:r w:rsidR="00BA3134" w:rsidRPr="00BA3134">
        <w:rPr>
          <w:rFonts w:ascii="Arial" w:hAnsi="Arial" w:cs="Arial"/>
          <w:b/>
          <w:sz w:val="20"/>
          <w:szCs w:val="20"/>
        </w:rPr>
        <w:t>0.</w:t>
      </w:r>
      <w:r w:rsidR="00CD6A89">
        <w:rPr>
          <w:rFonts w:ascii="Arial" w:hAnsi="Arial" w:cs="Arial"/>
          <w:b/>
          <w:sz w:val="20"/>
          <w:szCs w:val="20"/>
        </w:rPr>
        <w:t>0</w:t>
      </w:r>
      <w:r w:rsidR="00BA3134" w:rsidRPr="00BA3134">
        <w:rPr>
          <w:rFonts w:ascii="Arial" w:hAnsi="Arial" w:cs="Arial"/>
          <w:b/>
          <w:sz w:val="20"/>
          <w:szCs w:val="20"/>
        </w:rPr>
        <w:t>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CD6A89">
        <w:rPr>
          <w:rFonts w:ascii="Arial" w:hAnsi="Arial" w:cs="Arial"/>
          <w:b/>
          <w:sz w:val="20"/>
          <w:szCs w:val="20"/>
        </w:rPr>
        <w:t>year</w:t>
      </w:r>
      <w:r w:rsidR="000755B1" w:rsidRPr="00BA3134">
        <w:rPr>
          <w:rFonts w:ascii="Arial" w:hAnsi="Arial" w:cs="Arial"/>
          <w:b/>
          <w:sz w:val="20"/>
          <w:szCs w:val="20"/>
        </w:rPr>
        <w:t>,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by 2100</w:t>
      </w:r>
      <w:r w:rsidR="00456780">
        <w:rPr>
          <w:rFonts w:ascii="Arial" w:hAnsi="Arial" w:cs="Arial"/>
          <w:b/>
          <w:sz w:val="20"/>
          <w:szCs w:val="20"/>
        </w:rPr>
        <w:t>.</w:t>
      </w:r>
      <w:r w:rsidR="00456780" w:rsidRPr="003B2728">
        <w:rPr>
          <w:rFonts w:ascii="Arial" w:hAnsi="Arial" w:cs="Arial"/>
          <w:b/>
          <w:sz w:val="20"/>
          <w:szCs w:val="20"/>
        </w:rPr>
        <w:t xml:space="preserve"> </w:t>
      </w:r>
      <w:r w:rsidR="002974F5">
        <w:rPr>
          <w:rFonts w:ascii="Arial" w:hAnsi="Arial" w:cs="Arial"/>
          <w:b/>
          <w:sz w:val="20"/>
          <w:szCs w:val="20"/>
        </w:rPr>
        <w:t xml:space="preserve">At mid-to-high latitudes, </w:t>
      </w:r>
      <w:r w:rsidR="002D3A4F">
        <w:rPr>
          <w:rFonts w:ascii="Arial" w:hAnsi="Arial" w:cs="Arial"/>
          <w:b/>
          <w:sz w:val="20"/>
          <w:szCs w:val="20"/>
        </w:rPr>
        <w:t xml:space="preserve">warming </w:t>
      </w:r>
      <w:r w:rsidR="00A52C63">
        <w:rPr>
          <w:rFonts w:ascii="Arial" w:hAnsi="Arial" w:cs="Arial"/>
          <w:b/>
          <w:sz w:val="20"/>
          <w:szCs w:val="20"/>
        </w:rPr>
        <w:t xml:space="preserve">of this rate and magnitude </w:t>
      </w:r>
      <w:r w:rsidR="00C35736">
        <w:rPr>
          <w:rFonts w:ascii="Arial" w:hAnsi="Arial" w:cs="Arial"/>
          <w:b/>
          <w:sz w:val="20"/>
          <w:szCs w:val="20"/>
        </w:rPr>
        <w:t xml:space="preserve">will </w:t>
      </w:r>
      <w:r w:rsidR="002974F5">
        <w:rPr>
          <w:rFonts w:ascii="Arial" w:hAnsi="Arial" w:cs="Arial"/>
          <w:b/>
          <w:sz w:val="20"/>
          <w:szCs w:val="20"/>
        </w:rPr>
        <w:t>alter</w:t>
      </w:r>
      <w:r w:rsidR="002974F5" w:rsidRPr="003B2728">
        <w:rPr>
          <w:rFonts w:ascii="Arial" w:hAnsi="Arial" w:cs="Arial"/>
          <w:b/>
          <w:sz w:val="20"/>
          <w:szCs w:val="20"/>
        </w:rPr>
        <w:t xml:space="preserve"> species co</w:t>
      </w:r>
      <w:r w:rsidR="002974F5">
        <w:rPr>
          <w:rFonts w:ascii="Arial" w:hAnsi="Arial" w:cs="Arial"/>
          <w:b/>
          <w:sz w:val="20"/>
          <w:szCs w:val="20"/>
        </w:rPr>
        <w:t xml:space="preserve">mposition and </w:t>
      </w:r>
      <w:r w:rsidR="0017255A">
        <w:rPr>
          <w:rFonts w:ascii="Arial" w:hAnsi="Arial" w:cs="Arial"/>
          <w:b/>
          <w:sz w:val="20"/>
          <w:szCs w:val="20"/>
        </w:rPr>
        <w:t xml:space="preserve">could </w:t>
      </w:r>
      <w:r w:rsidR="002974F5">
        <w:rPr>
          <w:rFonts w:ascii="Arial" w:hAnsi="Arial" w:cs="Arial"/>
          <w:b/>
          <w:sz w:val="20"/>
          <w:szCs w:val="20"/>
        </w:rPr>
        <w:t>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w:t>
      </w:r>
      <w:r w:rsidR="002F77FB">
        <w:rPr>
          <w:rFonts w:ascii="Arial" w:hAnsi="Arial" w:cs="Arial"/>
          <w:b/>
          <w:sz w:val="20"/>
          <w:szCs w:val="20"/>
        </w:rPr>
        <w:t>ions of species shift pole</w:t>
      </w:r>
      <w:r w:rsidR="00387985">
        <w:rPr>
          <w:rFonts w:ascii="Arial" w:hAnsi="Arial" w:cs="Arial"/>
          <w:b/>
          <w:sz w:val="20"/>
          <w:szCs w:val="20"/>
        </w:rPr>
        <w:t>ward</w:t>
      </w:r>
      <w:r w:rsidR="002974F5">
        <w:rPr>
          <w:rFonts w:ascii="Arial" w:hAnsi="Arial" w:cs="Arial"/>
          <w:b/>
          <w:sz w:val="20"/>
          <w:szCs w:val="20"/>
        </w:rPr>
        <w:t xml:space="preserve">. </w:t>
      </w:r>
      <w:r w:rsidR="000855A7">
        <w:rPr>
          <w:rFonts w:ascii="Arial" w:hAnsi="Arial" w:cs="Arial"/>
          <w:b/>
          <w:sz w:val="20"/>
          <w:szCs w:val="20"/>
        </w:rPr>
        <w:t>Our results suggest that the</w:t>
      </w:r>
      <w:r w:rsidR="0017255A">
        <w:rPr>
          <w:rFonts w:ascii="Arial" w:hAnsi="Arial" w:cs="Arial"/>
          <w:b/>
          <w:sz w:val="20"/>
          <w:szCs w:val="20"/>
        </w:rPr>
        <w:t xml:space="preserve"> warming buffer for communities in tropical MPAs is substantially lower. Thus</w:t>
      </w:r>
      <w:r w:rsidR="001D26E5">
        <w:rPr>
          <w:rFonts w:ascii="Arial" w:hAnsi="Arial" w:cs="Arial"/>
          <w:b/>
          <w:sz w:val="20"/>
          <w:szCs w:val="20"/>
        </w:rPr>
        <w:t>,</w:t>
      </w:r>
      <w:r w:rsidR="0017255A">
        <w:rPr>
          <w:rFonts w:ascii="Arial" w:hAnsi="Arial" w:cs="Arial"/>
          <w:b/>
          <w:sz w:val="20"/>
          <w:szCs w:val="20"/>
        </w:rPr>
        <w:t xml:space="preserve"> despite somewhat </w:t>
      </w:r>
      <w:r w:rsidR="00A52C63">
        <w:rPr>
          <w:rFonts w:ascii="Arial" w:hAnsi="Arial" w:cs="Arial"/>
          <w:b/>
          <w:sz w:val="20"/>
          <w:szCs w:val="20"/>
        </w:rPr>
        <w:t>slower</w:t>
      </w:r>
      <w:r w:rsidR="0017255A">
        <w:rPr>
          <w:rFonts w:ascii="Arial" w:hAnsi="Arial" w:cs="Arial"/>
          <w:b/>
          <w:sz w:val="20"/>
          <w:szCs w:val="20"/>
        </w:rPr>
        <w:t xml:space="preserve"> warming rates, impacts </w:t>
      </w:r>
      <w:r w:rsidR="0091271E">
        <w:rPr>
          <w:rFonts w:ascii="Arial" w:hAnsi="Arial" w:cs="Arial"/>
          <w:b/>
          <w:sz w:val="20"/>
          <w:szCs w:val="20"/>
        </w:rPr>
        <w:t>c</w:t>
      </w:r>
      <w:r w:rsidR="0017255A">
        <w:rPr>
          <w:rFonts w:ascii="Arial" w:hAnsi="Arial" w:cs="Arial"/>
          <w:b/>
          <w:sz w:val="20"/>
          <w:szCs w:val="20"/>
        </w:rPr>
        <w:t>ould be greatest in low latitude MPAs</w:t>
      </w:r>
      <w:r w:rsidR="0091271E">
        <w:rPr>
          <w:rFonts w:ascii="Arial" w:hAnsi="Arial" w:cs="Arial"/>
          <w:b/>
          <w:sz w:val="20"/>
          <w:szCs w:val="20"/>
        </w:rPr>
        <w:t xml:space="preserve"> due to expected species and habitat losses</w:t>
      </w:r>
      <w:r w:rsidR="0091271E" w:rsidRPr="000F1386">
        <w:rPr>
          <w:rFonts w:ascii="Arial" w:hAnsi="Arial" w:cs="Arial"/>
          <w:sz w:val="20"/>
          <w:szCs w:val="20"/>
        </w:rPr>
        <w:fldChar w:fldCharType="begin" w:fldLock="1"/>
      </w:r>
      <w:r w:rsidR="0091271E">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91271E" w:rsidRPr="000F1386">
        <w:rPr>
          <w:rFonts w:ascii="Arial" w:hAnsi="Arial" w:cs="Arial"/>
          <w:sz w:val="20"/>
          <w:szCs w:val="20"/>
        </w:rPr>
        <w:fldChar w:fldCharType="separate"/>
      </w:r>
      <w:r w:rsidR="0091271E" w:rsidRPr="00DA676B">
        <w:rPr>
          <w:rFonts w:ascii="Arial" w:hAnsi="Arial" w:cs="Arial"/>
          <w:noProof/>
          <w:sz w:val="20"/>
          <w:vertAlign w:val="superscript"/>
        </w:rPr>
        <w:t>2</w:t>
      </w:r>
      <w:r w:rsidR="0091271E" w:rsidRPr="000F1386">
        <w:rPr>
          <w:rFonts w:ascii="Arial" w:hAnsi="Arial" w:cs="Arial"/>
          <w:sz w:val="20"/>
          <w:szCs w:val="20"/>
        </w:rPr>
        <w:fldChar w:fldCharType="end"/>
      </w:r>
      <w:r w:rsidR="0091271E" w:rsidRPr="00A53339">
        <w:rPr>
          <w:rFonts w:ascii="Arial" w:hAnsi="Arial" w:cs="Arial"/>
          <w:sz w:val="20"/>
          <w:szCs w:val="20"/>
          <w:vertAlign w:val="superscript"/>
        </w:rPr>
        <w:t>,</w:t>
      </w:r>
      <w:r w:rsidR="0091271E" w:rsidRPr="000F1386">
        <w:rPr>
          <w:rFonts w:ascii="Arial" w:hAnsi="Arial" w:cs="Arial"/>
          <w:sz w:val="20"/>
          <w:szCs w:val="20"/>
        </w:rPr>
        <w:fldChar w:fldCharType="begin" w:fldLock="1"/>
      </w:r>
      <w:r w:rsidR="0091271E">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91271E" w:rsidRPr="000F1386">
        <w:rPr>
          <w:rFonts w:ascii="Arial" w:hAnsi="Arial" w:cs="Arial"/>
          <w:sz w:val="20"/>
          <w:szCs w:val="20"/>
        </w:rPr>
        <w:fldChar w:fldCharType="separate"/>
      </w:r>
      <w:r w:rsidR="0091271E" w:rsidRPr="00DA676B">
        <w:rPr>
          <w:rFonts w:ascii="Arial" w:hAnsi="Arial" w:cs="Arial"/>
          <w:noProof/>
          <w:sz w:val="20"/>
          <w:vertAlign w:val="superscript"/>
        </w:rPr>
        <w:t>3</w:t>
      </w:r>
      <w:r w:rsidR="0091271E" w:rsidRPr="000F1386">
        <w:rPr>
          <w:rFonts w:ascii="Arial" w:hAnsi="Arial" w:cs="Arial"/>
          <w:sz w:val="20"/>
          <w:szCs w:val="20"/>
        </w:rPr>
        <w:fldChar w:fldCharType="end"/>
      </w:r>
      <w:r w:rsidR="0017255A">
        <w:rPr>
          <w:rFonts w:ascii="Arial" w:hAnsi="Arial" w:cs="Arial"/>
          <w:b/>
          <w:sz w:val="20"/>
          <w:szCs w:val="20"/>
        </w:rPr>
        <w:t xml:space="preserve">. </w:t>
      </w:r>
      <w:r w:rsidR="0091271E">
        <w:rPr>
          <w:rFonts w:ascii="Arial" w:hAnsi="Arial" w:cs="Arial"/>
          <w:b/>
          <w:sz w:val="20"/>
          <w:szCs w:val="20"/>
        </w:rPr>
        <w:t xml:space="preserve">We also calculated the </w:t>
      </w:r>
      <w:r w:rsidR="000855A7">
        <w:rPr>
          <w:rFonts w:ascii="Arial" w:hAnsi="Arial" w:cs="Arial"/>
          <w:b/>
          <w:sz w:val="20"/>
          <w:szCs w:val="20"/>
        </w:rPr>
        <w:t>“</w:t>
      </w:r>
      <w:r w:rsidR="00941E2B">
        <w:rPr>
          <w:rFonts w:ascii="Arial" w:hAnsi="Arial" w:cs="Arial"/>
          <w:b/>
          <w:sz w:val="20"/>
          <w:szCs w:val="20"/>
        </w:rPr>
        <w:t>timing</w:t>
      </w:r>
      <w:r w:rsidR="0091271E">
        <w:rPr>
          <w:rFonts w:ascii="Arial" w:hAnsi="Arial" w:cs="Arial"/>
          <w:b/>
          <w:sz w:val="20"/>
          <w:szCs w:val="20"/>
        </w:rPr>
        <w:t xml:space="preserve"> of emergence</w:t>
      </w:r>
      <w:r w:rsidR="000855A7">
        <w:rPr>
          <w:rFonts w:ascii="Arial" w:hAnsi="Arial" w:cs="Arial"/>
          <w:b/>
          <w:sz w:val="20"/>
          <w:szCs w:val="20"/>
        </w:rPr>
        <w:t>”</w:t>
      </w:r>
      <w:r w:rsidR="0091271E">
        <w:rPr>
          <w:rFonts w:ascii="Arial" w:hAnsi="Arial" w:cs="Arial"/>
          <w:b/>
          <w:sz w:val="20"/>
          <w:szCs w:val="20"/>
        </w:rPr>
        <w:t xml:space="preserve"> – </w:t>
      </w:r>
      <w:r w:rsidR="00941E2B">
        <w:rPr>
          <w:rFonts w:ascii="Arial" w:hAnsi="Arial" w:cs="Arial"/>
          <w:b/>
          <w:sz w:val="20"/>
          <w:szCs w:val="20"/>
        </w:rPr>
        <w:t xml:space="preserve">the year that properties of the oceans being altered by greenhouse gas emissions exceed </w:t>
      </w:r>
      <w:r w:rsidR="000855A7">
        <w:rPr>
          <w:rFonts w:ascii="Arial" w:hAnsi="Arial" w:cs="Arial"/>
          <w:b/>
          <w:sz w:val="20"/>
          <w:szCs w:val="20"/>
        </w:rPr>
        <w:t xml:space="preserve">their </w:t>
      </w:r>
      <w:r w:rsidR="00941E2B">
        <w:rPr>
          <w:rFonts w:ascii="Arial" w:hAnsi="Arial" w:cs="Arial"/>
          <w:b/>
          <w:sz w:val="20"/>
          <w:szCs w:val="20"/>
        </w:rPr>
        <w:t>natural variability</w:t>
      </w:r>
      <w:r w:rsidR="0091271E">
        <w:rPr>
          <w:rFonts w:ascii="Arial" w:hAnsi="Arial" w:cs="Arial"/>
          <w:b/>
          <w:sz w:val="20"/>
          <w:szCs w:val="20"/>
        </w:rPr>
        <w:t xml:space="preserve"> –</w:t>
      </w:r>
      <w:r w:rsidR="00941E2B">
        <w:rPr>
          <w:rFonts w:ascii="Arial" w:hAnsi="Arial" w:cs="Arial"/>
          <w:b/>
          <w:sz w:val="20"/>
          <w:szCs w:val="20"/>
        </w:rPr>
        <w:t xml:space="preserve"> </w:t>
      </w:r>
      <w:r w:rsidR="0091271E">
        <w:rPr>
          <w:rFonts w:ascii="Arial" w:hAnsi="Arial" w:cs="Arial"/>
          <w:b/>
          <w:sz w:val="20"/>
          <w:szCs w:val="20"/>
        </w:rPr>
        <w:t>of temperature, ocean acidification (OA)</w:t>
      </w:r>
      <w:r w:rsidR="00A52C63">
        <w:rPr>
          <w:rFonts w:ascii="Arial" w:hAnsi="Arial" w:cs="Arial"/>
          <w:b/>
          <w:sz w:val="20"/>
          <w:szCs w:val="20"/>
        </w:rPr>
        <w:t>,</w:t>
      </w:r>
      <w:r w:rsidR="0091271E">
        <w:rPr>
          <w:rFonts w:ascii="Arial" w:hAnsi="Arial" w:cs="Arial"/>
          <w:b/>
          <w:sz w:val="20"/>
          <w:szCs w:val="20"/>
        </w:rPr>
        <w:t xml:space="preserve"> and deoxygenation</w:t>
      </w:r>
      <w:r w:rsidR="001022A5">
        <w:rPr>
          <w:rFonts w:ascii="Arial" w:hAnsi="Arial" w:cs="Arial"/>
          <w:b/>
          <w:sz w:val="20"/>
          <w:szCs w:val="20"/>
        </w:rPr>
        <w:t xml:space="preserve"> for </w:t>
      </w:r>
      <w:r w:rsidR="001022A5" w:rsidRPr="001022A5">
        <w:rPr>
          <w:rFonts w:ascii="Arial" w:hAnsi="Arial" w:cs="Arial"/>
          <w:b/>
          <w:sz w:val="20"/>
          <w:szCs w:val="20"/>
          <w:highlight w:val="yellow"/>
        </w:rPr>
        <w:t>309</w:t>
      </w:r>
      <w:r w:rsidR="001022A5">
        <w:rPr>
          <w:rFonts w:ascii="Arial" w:hAnsi="Arial" w:cs="Arial"/>
          <w:b/>
          <w:sz w:val="20"/>
          <w:szCs w:val="20"/>
        </w:rPr>
        <w:t xml:space="preserve"> no-take marine reserves</w:t>
      </w:r>
      <w:r w:rsidR="0091271E">
        <w:rPr>
          <w:rFonts w:ascii="Arial" w:hAnsi="Arial" w:cs="Arial"/>
          <w:b/>
          <w:sz w:val="20"/>
          <w:szCs w:val="20"/>
        </w:rPr>
        <w:t xml:space="preserve">. </w:t>
      </w:r>
      <w:r w:rsidR="00B94DD1">
        <w:rPr>
          <w:rFonts w:ascii="Arial" w:hAnsi="Arial" w:cs="Arial"/>
          <w:b/>
          <w:sz w:val="20"/>
          <w:szCs w:val="20"/>
        </w:rPr>
        <w:t>Under RCP 8.5</w:t>
      </w:r>
      <w:r w:rsidR="00F65DA5">
        <w:rPr>
          <w:rFonts w:ascii="Arial" w:hAnsi="Arial" w:cs="Arial"/>
          <w:b/>
          <w:sz w:val="20"/>
          <w:szCs w:val="20"/>
        </w:rPr>
        <w:t xml:space="preserve">, all three factors “emerge” by mid-century in </w:t>
      </w:r>
      <w:r w:rsidR="00F65DA5" w:rsidRPr="00F65DA5">
        <w:rPr>
          <w:rFonts w:ascii="Arial" w:hAnsi="Arial" w:cs="Arial"/>
          <w:b/>
          <w:sz w:val="20"/>
          <w:szCs w:val="20"/>
          <w:highlight w:val="yellow"/>
        </w:rPr>
        <w:t>most</w:t>
      </w:r>
      <w:r w:rsidR="001022A5">
        <w:rPr>
          <w:rFonts w:ascii="Arial" w:hAnsi="Arial" w:cs="Arial"/>
          <w:b/>
          <w:sz w:val="20"/>
          <w:szCs w:val="20"/>
        </w:rPr>
        <w:t xml:space="preserve"> reserves</w:t>
      </w:r>
      <w:r w:rsidR="00F65DA5">
        <w:rPr>
          <w:rFonts w:ascii="Arial" w:hAnsi="Arial" w:cs="Arial"/>
          <w:b/>
          <w:sz w:val="20"/>
          <w:szCs w:val="20"/>
        </w:rPr>
        <w:t xml:space="preserve">. Moreover, the spatial </w:t>
      </w:r>
      <w:r w:rsidR="00ED189A">
        <w:rPr>
          <w:rFonts w:ascii="Arial" w:hAnsi="Arial" w:cs="Arial"/>
          <w:b/>
          <w:sz w:val="20"/>
          <w:szCs w:val="20"/>
        </w:rPr>
        <w:t>distribution</w:t>
      </w:r>
      <w:r w:rsidR="00F65DA5">
        <w:rPr>
          <w:rFonts w:ascii="Arial" w:hAnsi="Arial" w:cs="Arial"/>
          <w:b/>
          <w:sz w:val="20"/>
          <w:szCs w:val="20"/>
        </w:rPr>
        <w:t xml:space="preserve"> of</w:t>
      </w:r>
      <w:r w:rsidR="00ED189A">
        <w:rPr>
          <w:rFonts w:ascii="Arial" w:hAnsi="Arial" w:cs="Arial"/>
          <w:b/>
          <w:sz w:val="20"/>
          <w:szCs w:val="20"/>
        </w:rPr>
        <w:t xml:space="preserve"> emergence is stressor-specific; </w:t>
      </w:r>
      <w:r w:rsidR="00EB5D3A">
        <w:rPr>
          <w:rFonts w:ascii="Arial" w:hAnsi="Arial" w:cs="Arial"/>
          <w:b/>
          <w:sz w:val="20"/>
          <w:szCs w:val="20"/>
        </w:rPr>
        <w:t>rearranging MPAs to minimize exposure to one factor will generally increase exposure to another.</w:t>
      </w:r>
      <w:r w:rsidR="000855A7">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ould radically disrupt the </w:t>
      </w:r>
      <w:r w:rsidR="00F21014">
        <w:rPr>
          <w:rFonts w:ascii="Arial" w:hAnsi="Arial" w:cs="Arial"/>
          <w:b/>
          <w:sz w:val="20"/>
          <w:szCs w:val="20"/>
        </w:rPr>
        <w:t xml:space="preserve">species and ecosystems currently protected within the worlds MPAs. </w:t>
      </w:r>
    </w:p>
    <w:p w14:paraId="2096800C" w14:textId="54A2916E"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0087977C" w:rsidR="00A368F9" w:rsidRPr="00B57738" w:rsidRDefault="00A75CC9" w:rsidP="00B57738">
      <w:pPr>
        <w:widowControl w:val="0"/>
        <w:spacing w:line="480" w:lineRule="auto"/>
        <w:rPr>
          <w:rFonts w:ascii="Arial" w:hAnsi="Arial" w:cs="Arial"/>
          <w:color w:val="1A1A1A"/>
          <w:sz w:val="20"/>
          <w:szCs w:val="20"/>
        </w:rPr>
      </w:pPr>
      <w:commentRangeStart w:id="1"/>
      <w:r w:rsidRPr="000F1386">
        <w:rPr>
          <w:rFonts w:ascii="Arial" w:hAnsi="Arial" w:cs="Arial"/>
          <w:sz w:val="20"/>
          <w:szCs w:val="20"/>
        </w:rPr>
        <w:lastRenderedPageBreak/>
        <w:t>Thirty</w:t>
      </w:r>
      <w:commentRangeEnd w:id="1"/>
      <w:r w:rsidR="009D3317">
        <w:rPr>
          <w:rStyle w:val="CommentReference"/>
        </w:rPr>
        <w:commentReference w:id="1"/>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fldLock="1"/>
      </w:r>
      <w:r w:rsidR="00DA676B">
        <w:rPr>
          <w:rFonts w:ascii="Arial" w:hAnsi="Arial" w:cs="Arial"/>
          <w:sz w:val="20"/>
          <w:szCs w:val="20"/>
        </w:rPr>
        <w:instrText>ADDIN CSL_CITATION { "citationID" : "2pr0o5aicp",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4&lt;/sup&gt;", "plainTextFormattedCitation" : "4", "previouslyFormattedCitation" : "&lt;sup&gt;4&lt;/sup&gt;" }, "properties" : { "formattedCitation" : "{\\rtf \\super 4\\nosupersub{}}", "noteIndex" : 0, "plainCitation" : "4" }, "schema" : "https://github.com/citation-style-language/schema/raw/master/csl-citation.json" }</w:instrText>
      </w:r>
      <w:r w:rsidR="009804AB" w:rsidRPr="000F1386">
        <w:rPr>
          <w:rFonts w:ascii="Arial" w:hAnsi="Arial" w:cs="Arial"/>
          <w:sz w:val="20"/>
          <w:szCs w:val="20"/>
        </w:rPr>
        <w:fldChar w:fldCharType="separate"/>
      </w:r>
      <w:r w:rsidR="00DA676B" w:rsidRPr="00DA676B">
        <w:rPr>
          <w:rFonts w:ascii="Arial" w:hAnsi="Arial" w:cs="Arial"/>
          <w:noProof/>
          <w:sz w:val="20"/>
          <w:vertAlign w:val="superscript"/>
        </w:rPr>
        <w:t>4</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fldLock="1"/>
      </w:r>
      <w:r w:rsidR="00DA676B">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4&lt;/sup&gt;", "plainTextFormattedCitation" : "4", "previouslyFormattedCitation" : "&lt;sup&gt;4&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DA676B" w:rsidRPr="00DA676B">
        <w:rPr>
          <w:rFonts w:ascii="Arial" w:hAnsi="Arial" w:cs="Arial"/>
          <w:noProof/>
          <w:sz w:val="20"/>
          <w:vertAlign w:val="superscript"/>
        </w:rPr>
        <w:t>4</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 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B07F50">
        <w:rPr>
          <w:rFonts w:ascii="Arial" w:hAnsi="Arial" w:cs="Arial"/>
          <w:sz w:val="20"/>
          <w:szCs w:val="20"/>
        </w:rPr>
        <w:t>climate change</w:t>
      </w:r>
      <w:r w:rsidR="001C0389" w:rsidRPr="000F1386">
        <w:rPr>
          <w:rFonts w:ascii="Arial" w:hAnsi="Arial" w:cs="Arial"/>
          <w:sz w:val="20"/>
          <w:szCs w:val="20"/>
        </w:rPr>
        <w:t xml:space="preserve">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DA676B">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5,6&lt;/sup&gt;", "plainTextFormattedCitation" : "5,6", "previouslyFormattedCitation" : "&lt;sup&gt;5,6&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DA676B" w:rsidRPr="00DA676B">
        <w:rPr>
          <w:rFonts w:ascii="Arial" w:hAnsi="Arial" w:cs="Arial"/>
          <w:noProof/>
          <w:sz w:val="20"/>
          <w:vertAlign w:val="superscript"/>
        </w:rPr>
        <w:t>5,6</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8E3D85">
        <w:rPr>
          <w:rFonts w:ascii="Arial" w:hAnsi="Arial" w:cs="Arial"/>
          <w:sz w:val="20"/>
          <w:szCs w:val="20"/>
        </w:rPr>
        <w:t>early</w:t>
      </w:r>
      <w:r w:rsidR="00C9101D">
        <w:rPr>
          <w:rFonts w:ascii="Arial" w:hAnsi="Arial" w:cs="Arial"/>
          <w:sz w:val="20"/>
          <w:szCs w:val="20"/>
        </w:rPr>
        <w:t xml:space="preserve">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DA676B">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7&lt;/sup&gt;", "plainTextFormattedCitation" : "7", "previouslyFormattedCitation" : "&lt;sup&gt;7&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A676B" w:rsidRPr="00DA676B">
        <w:rPr>
          <w:rFonts w:ascii="Arial" w:eastAsia="Times New Roman" w:hAnsi="Arial" w:cs="Arial"/>
          <w:noProof/>
          <w:sz w:val="20"/>
          <w:vertAlign w:val="superscript"/>
        </w:rPr>
        <w:t>7</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DA676B">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7&lt;/sup&gt;", "plainTextFormattedCitation" : "7", "previouslyFormattedCitation" : "&lt;sup&gt;7&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A676B" w:rsidRPr="00DA676B">
        <w:rPr>
          <w:rFonts w:ascii="Arial" w:eastAsia="Times New Roman" w:hAnsi="Arial" w:cs="Arial"/>
          <w:noProof/>
          <w:sz w:val="20"/>
          <w:vertAlign w:val="superscript"/>
        </w:rPr>
        <w:t>7</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w:t>
      </w:r>
      <w:r w:rsidR="00B07F50">
        <w:rPr>
          <w:rFonts w:ascii="Arial" w:hAnsi="Arial" w:cs="Arial"/>
          <w:color w:val="1A1A1A"/>
          <w:sz w:val="20"/>
          <w:szCs w:val="20"/>
        </w:rPr>
        <w:t>climate change</w:t>
      </w:r>
      <w:r w:rsidR="00EF4961" w:rsidRPr="000F1386">
        <w:rPr>
          <w:rFonts w:ascii="Arial" w:hAnsi="Arial" w:cs="Arial"/>
          <w:color w:val="1A1A1A"/>
          <w:sz w:val="20"/>
          <w:szCs w:val="20"/>
        </w:rPr>
        <w:t xml:space="preserve">. </w:t>
      </w:r>
    </w:p>
    <w:p w14:paraId="1478DFC8" w14:textId="0E5C8197" w:rsidR="00BF5B0C" w:rsidRDefault="004E0DA5" w:rsidP="00BF5B0C">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w:t>
      </w:r>
      <w:r w:rsidR="00B07F50">
        <w:rPr>
          <w:rFonts w:ascii="Arial" w:hAnsi="Arial" w:cs="Arial"/>
          <w:sz w:val="20"/>
          <w:szCs w:val="20"/>
        </w:rPr>
        <w:t xml:space="preserve">emissions </w:t>
      </w:r>
      <w:r w:rsidR="009B5D94">
        <w:rPr>
          <w:rFonts w:ascii="Arial" w:hAnsi="Arial" w:cs="Arial"/>
          <w:sz w:val="20"/>
          <w:szCs w:val="20"/>
        </w:rPr>
        <w:t xml:space="preserve">trajectory RCP 8.5 and the more optimistic RCP 4.5,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3F04FF">
        <w:rPr>
          <w:rFonts w:ascii="Arial" w:hAnsi="Arial" w:cs="Arial"/>
          <w:sz w:val="20"/>
          <w:szCs w:val="20"/>
        </w:rPr>
        <w:t>210</w:t>
      </w:r>
      <w:r w:rsidR="009B5D94">
        <w:rPr>
          <w:rFonts w:ascii="Arial" w:hAnsi="Arial" w:cs="Arial"/>
          <w:sz w:val="20"/>
          <w:szCs w:val="20"/>
        </w:rPr>
        <w:t>0</w:t>
      </w:r>
      <w:r w:rsidR="003F04FF">
        <w:rPr>
          <w:rFonts w:ascii="Arial" w:hAnsi="Arial" w:cs="Arial"/>
          <w:sz w:val="20"/>
          <w:szCs w:val="20"/>
        </w:rPr>
        <w:t xml:space="preserve"> (and at ~650 ppm </w:t>
      </w:r>
      <w:r w:rsidR="003F04FF" w:rsidRPr="00FA419F">
        <w:rPr>
          <w:rFonts w:ascii="Arial" w:hAnsi="Arial" w:cs="Arial"/>
          <w:sz w:val="20"/>
          <w:szCs w:val="20"/>
        </w:rPr>
        <w:t>for CO</w:t>
      </w:r>
      <w:r w:rsidR="003F04FF" w:rsidRPr="00FA419F">
        <w:rPr>
          <w:rFonts w:ascii="Arial" w:hAnsi="Arial" w:cs="Arial"/>
          <w:sz w:val="20"/>
          <w:szCs w:val="20"/>
          <w:vertAlign w:val="subscript"/>
        </w:rPr>
        <w:t>2</w:t>
      </w:r>
      <w:r w:rsidR="003F04FF" w:rsidRPr="00FA419F">
        <w:rPr>
          <w:rFonts w:ascii="Arial" w:hAnsi="Arial" w:cs="Arial"/>
          <w:sz w:val="20"/>
          <w:szCs w:val="20"/>
        </w:rPr>
        <w:t xml:space="preserve"> eq</w:t>
      </w:r>
      <w:r w:rsidR="008A4ECB" w:rsidRPr="00FA419F">
        <w:rPr>
          <w:rFonts w:ascii="Arial" w:hAnsi="Arial" w:cs="Arial"/>
          <w:sz w:val="20"/>
          <w:szCs w:val="20"/>
        </w:rPr>
        <w:fldChar w:fldCharType="begin" w:fldLock="1"/>
      </w:r>
      <w:r w:rsidR="00DA676B">
        <w:rPr>
          <w:rFonts w:ascii="Arial" w:hAnsi="Arial" w:cs="Arial"/>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8&lt;/sup&gt;", "plainTextFormattedCitation" : "8", "previouslyFormattedCitation" : "&lt;sup&gt;8&lt;/sup&gt;" }, "properties" : { "formattedCitation" : "{\\rtf \\super 8\\nosupersub{}}", "noteIndex" : 0, "plainCitation" : "8" }, "schema" : "https://github.com/citation-style-language/schema/raw/master/csl-citation.json" }</w:instrText>
      </w:r>
      <w:r w:rsidR="008A4ECB" w:rsidRPr="00FA419F">
        <w:rPr>
          <w:rFonts w:ascii="Arial" w:hAnsi="Arial" w:cs="Arial"/>
          <w:sz w:val="20"/>
          <w:szCs w:val="20"/>
        </w:rPr>
        <w:fldChar w:fldCharType="separate"/>
      </w:r>
      <w:r w:rsidR="00DA676B" w:rsidRPr="00DA676B">
        <w:rPr>
          <w:rFonts w:ascii="Arial" w:eastAsia="Times New Roman" w:hAnsi="Arial" w:cs="Arial"/>
          <w:noProof/>
          <w:sz w:val="20"/>
          <w:vertAlign w:val="superscript"/>
        </w:rPr>
        <w:t>8</w:t>
      </w:r>
      <w:r w:rsidR="008A4ECB" w:rsidRPr="00FA419F">
        <w:rPr>
          <w:rFonts w:ascii="Arial" w:hAnsi="Arial" w:cs="Arial"/>
          <w:sz w:val="20"/>
          <w:szCs w:val="20"/>
        </w:rPr>
        <w:fldChar w:fldCharType="end"/>
      </w:r>
      <w:r w:rsidR="003F04FF" w:rsidRPr="00FA419F">
        <w:rPr>
          <w:rFonts w:ascii="Arial" w:hAnsi="Arial" w:cs="Arial"/>
          <w:sz w:val="20"/>
          <w:szCs w:val="20"/>
        </w:rPr>
        <w:t>)</w:t>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projections based on CMIP5</w:t>
      </w:r>
      <w:r w:rsidR="004708BA" w:rsidRPr="00FA419F">
        <w:rPr>
          <w:rFonts w:ascii="Arial" w:hAnsi="Arial" w:cs="Arial"/>
          <w:sz w:val="20"/>
          <w:szCs w:val="20"/>
        </w:rPr>
        <w:t xml:space="preserve"> </w:t>
      </w:r>
      <w:r w:rsidR="00241D13" w:rsidRPr="00FA419F">
        <w:rPr>
          <w:rFonts w:ascii="Arial" w:hAnsi="Arial" w:cs="Arial"/>
          <w:sz w:val="20"/>
          <w:szCs w:val="20"/>
        </w:rPr>
        <w:t>model simulations</w:t>
      </w:r>
      <w:r w:rsidR="00267655"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w:t>
      </w:r>
      <w:r w:rsidR="00F8099B" w:rsidRPr="00FA419F">
        <w:rPr>
          <w:rFonts w:ascii="Arial" w:hAnsi="Arial" w:cs="Arial"/>
          <w:sz w:val="20"/>
          <w:szCs w:val="20"/>
        </w:rPr>
        <w:t xml:space="preserve">mean </w:t>
      </w:r>
      <w:r w:rsidR="0010446B" w:rsidRPr="00FA419F">
        <w:rPr>
          <w:rFonts w:ascii="Arial" w:hAnsi="Arial" w:cs="Arial"/>
          <w:sz w:val="20"/>
          <w:szCs w:val="20"/>
        </w:rPr>
        <w:t>SST</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Fig 1A). We also assessed warming rate</w:t>
      </w:r>
      <w:r w:rsidR="0093318E">
        <w:rPr>
          <w:rFonts w:ascii="Arial" w:hAnsi="Arial" w:cs="Arial"/>
          <w:sz w:val="20"/>
          <w:szCs w:val="20"/>
        </w:rPr>
        <w:t>s</w:t>
      </w:r>
      <w:r w:rsidR="0010446B" w:rsidRPr="00FA419F">
        <w:rPr>
          <w:rFonts w:ascii="Arial" w:hAnsi="Arial" w:cs="Arial"/>
          <w:sz w:val="20"/>
          <w:szCs w:val="20"/>
        </w:rPr>
        <w:t xml:space="preserv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r w:rsidR="00C9640C">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sidR="00C9640C">
        <w:rPr>
          <w:rFonts w:ascii="Arial" w:hAnsi="Arial" w:cs="Arial"/>
          <w:sz w:val="20"/>
          <w:szCs w:val="20"/>
        </w:rPr>
        <w:t>s</w:t>
      </w:r>
      <w:r w:rsidR="002D25A8">
        <w:rPr>
          <w:rFonts w:ascii="Arial" w:hAnsi="Arial" w:cs="Arial"/>
          <w:sz w:val="20"/>
          <w:szCs w:val="20"/>
        </w:rPr>
        <w:t xml:space="preserve"> </w:t>
      </w:r>
      <w:r w:rsidR="00C9640C">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BF5B0C">
        <w:rPr>
          <w:rFonts w:ascii="Arial" w:hAnsi="Arial" w:cs="Arial"/>
          <w:sz w:val="20"/>
          <w:szCs w:val="20"/>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w:t>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405265">
        <w:rPr>
          <w:rFonts w:ascii="Arial" w:hAnsi="Arial" w:cs="Arial"/>
          <w:sz w:val="20"/>
          <w:szCs w:val="20"/>
        </w:rPr>
        <w:t>0.113</w:t>
      </w:r>
      <w:r w:rsidR="005E6AA6" w:rsidRPr="00E217AA">
        <w:rPr>
          <w:rFonts w:ascii="Arial" w:hAnsi="Arial" w:cs="Arial"/>
          <w:color w:val="1A1A1A"/>
          <w:sz w:val="20"/>
          <w:szCs w:val="20"/>
        </w:rPr>
        <w:t>°C</w:t>
      </w:r>
      <w:r w:rsidR="00D22C61">
        <w:rPr>
          <w:rFonts w:ascii="Arial" w:hAnsi="Arial" w:cs="Arial"/>
          <w:color w:val="1A1A1A"/>
          <w:sz w:val="20"/>
          <w:szCs w:val="20"/>
        </w:rPr>
        <w:t xml:space="preserve"> (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E1ADC">
        <w:rPr>
          <w:rFonts w:ascii="Arial" w:hAnsi="Arial" w:cs="Arial"/>
          <w:sz w:val="20"/>
          <w:szCs w:val="20"/>
        </w:rPr>
        <w:t>would be</w:t>
      </w:r>
      <w:r w:rsidR="00EE1ADC" w:rsidRPr="000F1386">
        <w:rPr>
          <w:rFonts w:ascii="Arial" w:hAnsi="Arial" w:cs="Arial"/>
          <w:sz w:val="20"/>
          <w:szCs w:val="20"/>
        </w:rPr>
        <w:t xml:space="preserve"> </w:t>
      </w:r>
      <w:r w:rsidR="00EE1ADC">
        <w:rPr>
          <w:rFonts w:ascii="Arial" w:hAnsi="Arial" w:cs="Arial"/>
          <w:sz w:val="20"/>
          <w:szCs w:val="20"/>
        </w:rPr>
        <w:t>in addition to</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DA676B">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9&lt;/sup&gt;", "plainTextFormattedCitation" : "9", "previouslyFormattedCitation" : "&lt;sup&gt;9&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DA676B" w:rsidRPr="00DA676B">
        <w:rPr>
          <w:rFonts w:ascii="Arial" w:hAnsi="Arial" w:cs="Arial"/>
          <w:noProof/>
          <w:sz w:val="20"/>
          <w:szCs w:val="20"/>
          <w:vertAlign w:val="superscript"/>
        </w:rPr>
        <w:t>9</w:t>
      </w:r>
      <w:r w:rsidR="00DA676B">
        <w:rPr>
          <w:rFonts w:ascii="Arial" w:hAnsi="Arial" w:cs="Arial"/>
          <w:sz w:val="20"/>
          <w:szCs w:val="20"/>
          <w:vertAlign w:val="superscript"/>
        </w:rPr>
        <w:fldChar w:fldCharType="end"/>
      </w:r>
      <w:r w:rsidR="00EE1ADC">
        <w:rPr>
          <w:rFonts w:ascii="Arial" w:hAnsi="Arial" w:cs="Arial"/>
          <w:sz w:val="20"/>
          <w:szCs w:val="20"/>
        </w:rPr>
        <w:t>, on average</w:t>
      </w:r>
      <w:ins w:id="2" w:author="Richard Aronson" w:date="2017-03-17T10:44:00Z">
        <w:r w:rsidR="00EB2CC1">
          <w:rPr>
            <w:rFonts w:ascii="Arial" w:hAnsi="Arial" w:cs="Arial"/>
            <w:sz w:val="20"/>
            <w:szCs w:val="20"/>
          </w:rPr>
          <w:t>,</w:t>
        </w:r>
      </w:ins>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increase </w:t>
      </w:r>
      <w:r w:rsidR="00EA19B0">
        <w:rPr>
          <w:rFonts w:ascii="Arial" w:hAnsi="Arial" w:cs="Arial"/>
          <w:sz w:val="20"/>
          <w:szCs w:val="20"/>
        </w:rPr>
        <w:t xml:space="preserve">slightly </w:t>
      </w:r>
      <w:r w:rsidR="00D22C61">
        <w:rPr>
          <w:rFonts w:ascii="Arial" w:hAnsi="Arial" w:cs="Arial"/>
          <w:sz w:val="20"/>
          <w:szCs w:val="20"/>
        </w:rPr>
        <w:t xml:space="preserve">with latitudinal zone, from the tropics to polar oceans (Table 1).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217AA">
        <w:rPr>
          <w:rFonts w:ascii="Arial" w:hAnsi="Arial" w:cs="Arial"/>
          <w:color w:val="1A1A1A"/>
          <w:sz w:val="20"/>
          <w:szCs w:val="20"/>
        </w:rPr>
        <w:t xml:space="preserve"> </w:t>
      </w:r>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r w:rsidR="00C9640C" w:rsidRPr="00E217AA">
        <w:rPr>
          <w:rFonts w:ascii="Arial" w:hAnsi="Arial" w:cs="Arial"/>
          <w:sz w:val="20"/>
          <w:szCs w:val="20"/>
        </w:rPr>
        <w:t xml:space="preserve">Under </w:t>
      </w:r>
      <w:r w:rsidR="00EE1ADC">
        <w:rPr>
          <w:rFonts w:ascii="Arial" w:hAnsi="Arial" w:cs="Arial"/>
          <w:sz w:val="20"/>
          <w:szCs w:val="20"/>
        </w:rPr>
        <w:t>RCP 4.5</w:t>
      </w:r>
      <w:r w:rsidR="009F7040" w:rsidRPr="000F1386">
        <w:rPr>
          <w:rFonts w:ascii="Arial" w:hAnsi="Arial" w:cs="Arial"/>
          <w:sz w:val="20"/>
          <w:szCs w:val="20"/>
        </w:rPr>
        <w:t xml:space="preserve"> </w:t>
      </w:r>
      <w:r w:rsidR="00EE1ADC">
        <w:rPr>
          <w:rFonts w:ascii="Arial" w:hAnsi="Arial" w:cs="Arial"/>
          <w:sz w:val="20"/>
          <w:szCs w:val="20"/>
        </w:rPr>
        <w:t>warming rate</w:t>
      </w:r>
      <w:r w:rsidR="009C672D">
        <w:rPr>
          <w:rFonts w:ascii="Arial" w:hAnsi="Arial" w:cs="Arial"/>
          <w:sz w:val="20"/>
          <w:szCs w:val="20"/>
        </w:rPr>
        <w:t>s</w:t>
      </w:r>
      <w:r w:rsidR="00523D70">
        <w:rPr>
          <w:rFonts w:ascii="Arial" w:hAnsi="Arial" w:cs="Arial"/>
          <w:sz w:val="20"/>
          <w:szCs w:val="20"/>
        </w:rPr>
        <w:t xml:space="preserve"> </w:t>
      </w:r>
      <w:r w:rsidR="009C672D">
        <w:rPr>
          <w:rFonts w:ascii="Arial" w:hAnsi="Arial" w:cs="Arial"/>
          <w:sz w:val="20"/>
          <w:szCs w:val="20"/>
        </w:rPr>
        <w:t xml:space="preserve">are substantially lower </w:t>
      </w:r>
      <w:r w:rsidR="00A17C5F" w:rsidRPr="000F1386">
        <w:rPr>
          <w:rFonts w:ascii="Arial" w:hAnsi="Arial" w:cs="Arial"/>
          <w:sz w:val="20"/>
          <w:szCs w:val="20"/>
        </w:rPr>
        <w:t>(</w:t>
      </w:r>
      <w:r w:rsidR="00D9017C">
        <w:rPr>
          <w:rFonts w:ascii="Arial" w:hAnsi="Arial" w:cs="Arial"/>
          <w:sz w:val="20"/>
          <w:szCs w:val="20"/>
        </w:rPr>
        <w:t>Table 1</w:t>
      </w:r>
      <w:r w:rsidR="009C672D">
        <w:rPr>
          <w:rFonts w:ascii="Arial" w:hAnsi="Arial" w:cs="Arial"/>
          <w:sz w:val="20"/>
          <w:szCs w:val="20"/>
        </w:rPr>
        <w:t>), meaning this degree of mitigation would be ecologically meaningful in terms of a reduction in impacts on marine species and ecosystem</w:t>
      </w:r>
      <w:r w:rsidR="00DA676B">
        <w:rPr>
          <w:rFonts w:ascii="Arial" w:hAnsi="Arial" w:cs="Arial"/>
          <w:sz w:val="20"/>
          <w:szCs w:val="20"/>
        </w:rPr>
        <w:t>s</w:t>
      </w:r>
      <w:r w:rsidR="00DA676B">
        <w:rPr>
          <w:rFonts w:ascii="Arial" w:hAnsi="Arial" w:cs="Arial"/>
          <w:sz w:val="20"/>
          <w:szCs w:val="20"/>
        </w:rPr>
        <w:fldChar w:fldCharType="begin" w:fldLock="1"/>
      </w:r>
      <w:r w:rsidR="00DA676B">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0,11&lt;/sup&gt;", "plainTextFormattedCitation" : "10,11", "previouslyFormattedCitation" : "&lt;sup&gt;10,11&lt;/sup&gt;" }, "properties" : { "noteIndex" : 0 }, "schema" : "https://github.com/citation-style-language/schema/raw/master/csl-citation.json" }</w:instrText>
      </w:r>
      <w:r w:rsidR="00DA676B">
        <w:rPr>
          <w:rFonts w:ascii="Arial" w:hAnsi="Arial" w:cs="Arial"/>
          <w:sz w:val="20"/>
          <w:szCs w:val="20"/>
        </w:rPr>
        <w:fldChar w:fldCharType="separate"/>
      </w:r>
      <w:r w:rsidR="00DA676B" w:rsidRPr="00DA676B">
        <w:rPr>
          <w:rFonts w:ascii="Arial" w:hAnsi="Arial" w:cs="Arial"/>
          <w:noProof/>
          <w:sz w:val="20"/>
          <w:szCs w:val="20"/>
          <w:vertAlign w:val="superscript"/>
        </w:rPr>
        <w:t>10,11</w:t>
      </w:r>
      <w:r w:rsidR="00DA676B">
        <w:rPr>
          <w:rFonts w:ascii="Arial" w:hAnsi="Arial" w:cs="Arial"/>
          <w:sz w:val="20"/>
          <w:szCs w:val="20"/>
        </w:rPr>
        <w:fldChar w:fldCharType="end"/>
      </w:r>
      <w:r w:rsidR="009C672D">
        <w:rPr>
          <w:rFonts w:ascii="Arial" w:hAnsi="Arial" w:cs="Arial"/>
          <w:sz w:val="20"/>
          <w:szCs w:val="20"/>
        </w:rPr>
        <w:t>.</w:t>
      </w:r>
      <w:r w:rsidR="00A676F0">
        <w:rPr>
          <w:rFonts w:ascii="Arial" w:hAnsi="Arial" w:cs="Arial"/>
          <w:sz w:val="20"/>
          <w:szCs w:val="20"/>
        </w:rPr>
        <w:t xml:space="preserve"> </w:t>
      </w:r>
    </w:p>
    <w:p w14:paraId="509CB6FE" w14:textId="6B3EC63F" w:rsidR="00147153" w:rsidRDefault="001C47F3" w:rsidP="00997F8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 xml:space="preserve">The effects of ocean warming on marine species and ecosystems – already well-documented – would greatly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B136F4" w:rsidRPr="000F1386">
        <w:rPr>
          <w:rFonts w:ascii="Arial" w:hAnsi="Arial" w:cs="Arial"/>
          <w:sz w:val="20"/>
          <w:szCs w:val="20"/>
        </w:rPr>
        <w:t>species</w:t>
      </w:r>
      <w:r w:rsidR="00B136F4">
        <w:rPr>
          <w:rFonts w:ascii="Arial" w:hAnsi="Arial" w:cs="Arial"/>
          <w:sz w:val="20"/>
          <w:szCs w:val="20"/>
        </w:rPr>
        <w:t>-</w:t>
      </w:r>
      <w:r w:rsidR="00CD10C9" w:rsidRPr="000F1386">
        <w:rPr>
          <w:rFonts w:ascii="Arial" w:hAnsi="Arial" w:cs="Arial"/>
          <w:sz w:val="20"/>
          <w:szCs w:val="20"/>
        </w:rPr>
        <w:t xml:space="preserve">distribution and richness </w:t>
      </w:r>
      <w:r w:rsidR="00CD10C9" w:rsidRPr="000F1386">
        <w:rPr>
          <w:rFonts w:ascii="Arial" w:hAnsi="Arial" w:cs="Arial"/>
          <w:sz w:val="20"/>
          <w:szCs w:val="20"/>
        </w:rPr>
        <w:lastRenderedPageBreak/>
        <w:t xml:space="preserve">pattern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16lCiIth",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hAnsi="Arial" w:cs="Arial"/>
          <w:noProof/>
          <w:sz w:val="20"/>
          <w:vertAlign w:val="superscript"/>
        </w:rPr>
        <w:t>2</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ise, Molinos et al.</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997F8D">
        <w:rPr>
          <w:rFonts w:ascii="Arial" w:hAnsi="Arial" w:cs="Arial"/>
          <w:sz w:val="20"/>
          <w:szCs w:val="20"/>
        </w:rPr>
        <w:t>This would be due to 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by shifting their ranges</w:t>
      </w:r>
      <w:r w:rsidR="00CB65CF">
        <w:rPr>
          <w:rFonts w:ascii="Arial" w:hAnsi="Arial" w:cs="Arial"/>
          <w:sz w:val="20"/>
          <w:szCs w:val="20"/>
        </w:rPr>
        <w:t>, generally to higher latitudes</w:t>
      </w:r>
      <w:r w:rsidR="004879BC">
        <w:rPr>
          <w:rFonts w:ascii="Arial" w:hAnsi="Arial" w:cs="Arial"/>
          <w:sz w:val="20"/>
          <w:szCs w:val="20"/>
        </w:rPr>
        <w:fldChar w:fldCharType="begin" w:fldLock="1"/>
      </w:r>
      <w:r w:rsidR="004879BC">
        <w:rPr>
          <w:rFonts w:ascii="Arial" w:hAnsi="Arial" w:cs="Arial"/>
          <w:sz w:val="20"/>
          <w:szCs w:val="20"/>
        </w:rPr>
        <w:instrText>ADDIN CSL_CITATION { "citationID" : "4oFv5btR", "citationItems" : [ { "id" : "ITEM-1", "itemData" : { "author" : [ { "dropping-particle" : "", "family" : "Barry", "given" : "J.P.", "non-dropping-particle" : "", "parse-names" : false, "suffix" : "" }, { "dropping-particle" : "", "family" : "Baxter", "given" : "C.H.", "non-dropping-particle" : "", "parse-names" : false, "suffix" : "" }, { "dropping-particle" : "", "family" : "Sagarin", "given" : "R.D.", "non-dropping-particle" : "", "parse-names" : false, "suffix" : "" }, { "dropping-particle" : "", "family" : "Gilman", "given" : "S.E.", "non-dropping-particle" : "", "parse-names" : false, "suffix" : "" } ], "container-title" : "Science", "id" : "ITEM-1", "issued" : { "date-parts" : [ [ "1995" ] ] }, "page" : "672-675", "title" : "Climate-related, long-term faunal changes in a california rocky intertidal community", "type" : "article-journal", "volume" : "267" }, "uri" : [ "http://zotero.org/users/1013952/items/8DJIZMQZ" ], "uris" : [ "http://zotero.org/users/1013952/items/8DJIZMQZ", "http://www.mendeley.com/documents/?uuid=28538216-7884-4c9a-a465-443c6aa19292" ] } ], "mendeley" : { "formattedCitation" : "&lt;sup&gt;14&lt;/sup&gt;", "plainTextFormattedCitation" : "14", "previouslyFormattedCitation" : "&lt;sup&gt;14&lt;/sup&gt;" }, "properties" : { "formattedCitation" : "{\\rtf \\super 15\\nosupersub{}}", "noteIndex" : 0, "plainCitation" : "15" }, "schema" : "https://github.com/citation-style-language/schema/raw/master/csl-citation.json" }</w:instrText>
      </w:r>
      <w:r w:rsidR="004879BC">
        <w:rPr>
          <w:rFonts w:ascii="Arial" w:hAnsi="Arial" w:cs="Arial"/>
          <w:sz w:val="20"/>
          <w:szCs w:val="20"/>
        </w:rPr>
        <w:fldChar w:fldCharType="separate"/>
      </w:r>
      <w:r w:rsidR="004879BC" w:rsidRPr="00DA676B">
        <w:rPr>
          <w:rFonts w:ascii="Arial" w:eastAsia="Times New Roman" w:hAnsi="Arial" w:cs="Arial"/>
          <w:noProof/>
          <w:sz w:val="20"/>
          <w:vertAlign w:val="superscript"/>
        </w:rPr>
        <w:t>14</w:t>
      </w:r>
      <w:r w:rsidR="004879BC">
        <w:rPr>
          <w:rFonts w:ascii="Arial" w:hAnsi="Arial" w:cs="Arial"/>
          <w:sz w:val="20"/>
          <w:szCs w:val="20"/>
        </w:rPr>
        <w:fldChar w:fldCharType="end"/>
      </w:r>
      <w:r w:rsidR="004879BC">
        <w:rPr>
          <w:rFonts w:ascii="Arial" w:hAnsi="Arial" w:cs="Arial"/>
          <w:sz w:val="20"/>
          <w:szCs w:val="20"/>
        </w:rPr>
        <w:fldChar w:fldCharType="begin" w:fldLock="1"/>
      </w:r>
      <w:r w:rsidR="004879BC">
        <w:rPr>
          <w:rFonts w:ascii="Arial" w:hAnsi="Arial" w:cs="Arial"/>
          <w:sz w:val="20"/>
          <w:szCs w:val="20"/>
        </w:rPr>
        <w:instrText>ADDIN CSL_CITATION { "citationID" : "2h53dr60p4", "citationItems" : [ { "id" : "ITEM-1", "itemData" : { "DOI" : "10.1126/science.aad8745", "abstract" : "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Science, this issue p. 169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 "author" : [ { "dropping-particle" : "", "family" : "Wernberg", "given" : "Thomas", "non-dropping-particle" : "", "parse-names" : false, "suffix" : "" }, { "dropping-particle" : "", "family" : "Bennett", "given" : "Scott", "non-dropping-particle" : "", "parse-names" : false, "suffix" : "" }, { "dropping-particle" : "", "family" : "Babcock", "given" : "Russell C.", "non-dropping-particle" : "", "parse-names" : false, "suffix" : "" }, { "dropping-particle" : "", "family" : "Bettignies", "given" : "Thibaut", "non-dropping-particle" : "de", "parse-names" : false, "suffix" : "" }, { "dropping-particle" : "", "family" : "Cure", "given" : "Katherine", "non-dropping-particle" : "", "parse-names" : false, "suffix" : "" }, { "dropping-particle" : "", "family" : "Depczynski", "given" : "Martial", "non-dropping-particle" : "", "parse-names" : false, "suffix" : "" }, { "dropping-particle" : "", "family" : "Dufois", "given" : "Francois", "non-dropping-particle" : "", "parse-names" : false, "suffix" : "" }, { "dropping-particle" : "", "family" : "Fromont", "given" : "Jane", "non-dropping-particle" : "", "parse-names" : false, "suffix" : "" }, { "dropping-particle" : "", "family" : "Fulton", "given" : "Christopher J.", "non-dropping-particle" : "", "parse-names" : false, "suffix" : "" }, { "dropping-particle" : "", "family" : "Hovey", "given" : "Renae K.", "non-dropping-particle" : "", "parse-names" : false, "suffix" : "" }, { "dropping-particle" : "", "family" : "Harvey", "given" : "Euan S.", "non-dropping-particle" : "", "parse-names" : false, "suffix" : "" }, { "dropping-particle" : "", "family" : "Holmes", "given" : "Thomas H.", "non-dropping-particle" : "", "parse-names" : false, "suffix" : "" }, { "dropping-particle" : "", "family" : "Kendrick", "given" : "Gary A.", "non-dropping-particle" : "", "parse-names" : false, "suffix" : "" }, { "dropping-particle" : "", "family" : "Radford", "given" : "Ben", "non-dropping-particle" : "", "parse-names" : false, "suffix" : "" }, { "dropping-particle" : "", "family" : "Santana-Garcon", "given" : "Julia", "non-dropping-particle" : "", "parse-names" : false, "suffix" : "" }, { "dropping-particle" : "", "family" : "Saunders", "given" : "Benjamin J.", "non-dropping-particle" : "", "parse-names" : false, "suffix" : "" }, { "dropping-particle" : "", "family" : "Smale", "given" : "Dan A.", "non-dropping-particle" : "", "parse-names" : false, "suffix" : "" }, { "dropping-particle" : "", "family" : "Thomsen", "given" : "Mads S.", "non-dropping-particle" : "", "parse-names" : false, "suffix" : "" }, { "dropping-particle" : "", "family" : "Tuckett", "given" : "Chenae A.", "non-dropping-particle" : "", "parse-names" : false, "suffix" : "" }, { "dropping-particle" : "", "family" : "Tuya", "given" : "Fernando", "non-dropping-particle" : "", "parse-names" : false, "suffix" : "" }, { "dropping-particle" : "", "family" : "Vanderklift", "given" : "Mathew A.", "non-dropping-particle" : "", "parse-names" : false, "suffix" : "" }, { "dropping-particle" : "", "family" : "Wilson", "given" : "Shaun", "non-dropping-particle" : "", "parse-names" : false, "suffix" : "" } ], "container-title" : "Science", "id" : "ITEM-1", "issue" : "6295", "issued" : { "date-parts" : [ [ "2016", "7" ] ] }, "page" : "169", "title" : "Climate-driven regime shift of a temperate marine ecosystem", "type" : "article-journal", "volume" : "353" }, "uri" : [ "http://zotero.org/users/1013952/items/BBW2U3SN" ], "uris" : [ "http://zotero.org/users/1013952/items/BBW2U3SN", "http://www.mendeley.com/documents/?uuid=7eab1e29-731d-4383-870a-8b1ad3f86f42"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5,16&lt;/sup&gt;", "plainTextFormattedCitation" : "15,16", "previouslyFormattedCitation" : "&lt;sup&gt;15,16&lt;/sup&gt;" }, "properties" : { "formattedCitation" : "{\\rtf \\super 16\\nosupersub{}}", "noteIndex" : 0, "plainCitation" : "16" }, "schema" : "https://github.com/citation-style-language/schema/raw/master/csl-citation.json" }</w:instrText>
      </w:r>
      <w:r w:rsidR="004879BC">
        <w:rPr>
          <w:rFonts w:ascii="Arial" w:hAnsi="Arial" w:cs="Arial"/>
          <w:sz w:val="20"/>
          <w:szCs w:val="20"/>
        </w:rPr>
        <w:fldChar w:fldCharType="separate"/>
      </w:r>
      <w:r w:rsidR="004879BC" w:rsidRPr="001F30AF">
        <w:rPr>
          <w:rFonts w:ascii="Arial" w:eastAsia="Times New Roman" w:hAnsi="Arial" w:cs="Arial"/>
          <w:noProof/>
          <w:sz w:val="20"/>
          <w:vertAlign w:val="superscript"/>
        </w:rPr>
        <w:t>15,16</w:t>
      </w:r>
      <w:r w:rsidR="004879BC">
        <w:rPr>
          <w:rFonts w:ascii="Arial" w:hAnsi="Arial" w:cs="Arial"/>
          <w:sz w:val="20"/>
          <w:szCs w:val="20"/>
        </w:rPr>
        <w:fldChar w:fldCharType="end"/>
      </w:r>
      <w:r w:rsidR="00CB65CF" w:rsidRPr="000F1386">
        <w:rPr>
          <w:rFonts w:ascii="Arial" w:hAnsi="Arial" w:cs="Arial"/>
          <w:sz w:val="20"/>
          <w:szCs w:val="20"/>
        </w:rPr>
        <w:t xml:space="preserve">. </w:t>
      </w:r>
      <w:r w:rsidR="00C2058F">
        <w:rPr>
          <w:rFonts w:ascii="Arial" w:hAnsi="Arial" w:cs="Arial"/>
          <w:sz w:val="20"/>
          <w:szCs w:val="20"/>
        </w:rPr>
        <w:t>At mid to high latitude ecosystems, shifts in species composition will lead to changes in direct or indirect interactions and food-web dynamics along with</w:t>
      </w:r>
      <w:r w:rsidR="00C2058F" w:rsidRPr="000F1386">
        <w:rPr>
          <w:rFonts w:ascii="Arial" w:hAnsi="Arial" w:cs="Arial"/>
          <w:sz w:val="20"/>
          <w:szCs w:val="20"/>
        </w:rPr>
        <w:t xml:space="preserve"> loss</w:t>
      </w:r>
      <w:r w:rsidR="00C2058F">
        <w:rPr>
          <w:rFonts w:ascii="Arial" w:hAnsi="Arial" w:cs="Arial"/>
          <w:sz w:val="20"/>
          <w:szCs w:val="20"/>
        </w:rPr>
        <w:t>es</w:t>
      </w:r>
      <w:r w:rsidR="00C2058F" w:rsidRPr="000F1386">
        <w:rPr>
          <w:rFonts w:ascii="Arial" w:hAnsi="Arial" w:cs="Arial"/>
          <w:sz w:val="20"/>
          <w:szCs w:val="20"/>
        </w:rPr>
        <w:t xml:space="preserve"> of key facilitators, </w:t>
      </w:r>
      <w:r w:rsidR="00C2058F">
        <w:rPr>
          <w:rFonts w:ascii="Arial" w:hAnsi="Arial" w:cs="Arial"/>
          <w:sz w:val="20"/>
          <w:szCs w:val="20"/>
        </w:rPr>
        <w:t>especially</w:t>
      </w:r>
      <w:r w:rsidR="00C2058F" w:rsidRPr="000F1386">
        <w:rPr>
          <w:rFonts w:ascii="Arial" w:hAnsi="Arial" w:cs="Arial"/>
          <w:sz w:val="20"/>
          <w:szCs w:val="20"/>
        </w:rPr>
        <w:t xml:space="preserve"> foundation species </w:t>
      </w:r>
      <w:r w:rsidR="00BF5B0C">
        <w:rPr>
          <w:rFonts w:ascii="Arial" w:hAnsi="Arial" w:cs="Arial"/>
          <w:sz w:val="20"/>
          <w:szCs w:val="20"/>
        </w:rPr>
        <w:t>such as</w:t>
      </w:r>
      <w:r w:rsidR="00C2058F" w:rsidRPr="000F1386">
        <w:rPr>
          <w:rFonts w:ascii="Arial" w:hAnsi="Arial" w:cs="Arial"/>
          <w:sz w:val="20"/>
          <w:szCs w:val="20"/>
        </w:rPr>
        <w:t xml:space="preserve"> kelps and corals, </w:t>
      </w:r>
      <w:r w:rsidR="00BF5B0C">
        <w:rPr>
          <w:rFonts w:ascii="Arial" w:hAnsi="Arial" w:cs="Arial"/>
          <w:sz w:val="20"/>
          <w:szCs w:val="20"/>
        </w:rPr>
        <w:t>as well as</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 </w:t>
      </w:r>
      <w:r w:rsidR="00C2058F" w:rsidRPr="000F1386">
        <w:rPr>
          <w:rFonts w:ascii="Arial" w:hAnsi="Arial" w:cs="Arial"/>
          <w:sz w:val="20"/>
          <w:szCs w:val="20"/>
        </w:rPr>
        <w:fldChar w:fldCharType="begin" w:fldLock="1"/>
      </w:r>
      <w:r w:rsidR="00C2058F">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2", "issue" : "6056", "issued" : { "date-parts" : [ [ "2011", "11" ] ] }, "page" : "652-655", "title" : "The Pace of Shifting Climate in Marine and Terrestrial Ecosystems", "type" : "article-journal", "volume" : "334" }, "uri" : [ "http://zotero.org/users/1013952/items/XV3WKWB9" ], "uris" : [ "http://zotero.org/users/1013952/items/XV3WKWB9", "http://www.mendeley.com/documents/?uuid=4d0d5607-9e13-4207-a4d8-ba257971e450" ] }, { "id" : "ITEM-3",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2571f9f6-b2b5-4985-9392-40c7678b34ca" ] } ], "mendeley" : { "formattedCitation" : "&lt;sup&gt;17,18,16&lt;/sup&gt;", "plainTextFormattedCitation" : "17,18,16", "previouslyFormattedCitation" : "&lt;sup&gt;17,18,16&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C2058F" w:rsidRPr="001F30AF">
        <w:rPr>
          <w:rFonts w:ascii="Arial" w:eastAsia="Times New Roman" w:hAnsi="Arial" w:cs="Arial"/>
          <w:noProof/>
          <w:sz w:val="20"/>
          <w:vertAlign w:val="superscript"/>
        </w:rPr>
        <w:t>17,18,16</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ill be biodiversity loss, as there are no climat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i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 } ], "mendeley" : { "formattedCitation" : "&lt;sup&gt;19,20&lt;/sup&gt;", "plainTextFormattedCitation" : "19,20", "previouslyFormattedCitation" : "&lt;sup&gt;19,20&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eastAsia="Times New Roman" w:hAnsi="Arial" w:cs="Arial"/>
          <w:noProof/>
          <w:sz w:val="20"/>
          <w:vertAlign w:val="superscript"/>
        </w:rPr>
        <w:t>19,20</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1DA5AA1F" w14:textId="77777777" w:rsidR="007F7F23" w:rsidRPr="00286D05" w:rsidRDefault="008B29C6" w:rsidP="00286D05">
      <w:pPr>
        <w:widowControl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Pr="00286D05">
        <w:rPr>
          <w:rFonts w:ascii="Arial" w:hAnsi="Arial" w:cs="Arial"/>
          <w:sz w:val="20"/>
          <w:szCs w:val="20"/>
        </w:rPr>
        <w:t xml:space="preserve">here are limits to the scope and rate of both acclimatization and adaptation, which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DA676B" w:rsidRPr="00286D05">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 : [ "http://zotero.org/users/1013952/items/X8HAF759" ], "uris" : [ "http://zotero.org/users/1013952/items/X8HAF759", "http://www.mendeley.com/documents/?uuid=ffc26bb5-b96e-4fe8-b73b-f1b9867ba8b2" ] } ], "mendeley" : { "formattedCitation" : "&lt;sup&gt;21&lt;/sup&gt;", "plainTextFormattedCitation" : "21", "previouslyFormattedCitation" : "&lt;sup&gt;21&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DA676B" w:rsidRPr="00286D05">
        <w:rPr>
          <w:rFonts w:ascii="Arial" w:eastAsia="Times New Roman" w:hAnsi="Arial" w:cs="Arial"/>
          <w:noProof/>
          <w:sz w:val="20"/>
          <w:szCs w:val="20"/>
          <w:vertAlign w:val="superscript"/>
        </w:rPr>
        <w:t>21</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r w:rsidRPr="00286D05">
        <w:rPr>
          <w:rFonts w:ascii="Arial" w:hAnsi="Arial" w:cs="Arial"/>
          <w:sz w:val="20"/>
          <w:szCs w:val="20"/>
        </w:rPr>
        <w:t xml:space="preserve">Carbon emissions are </w:t>
      </w:r>
      <w:r w:rsidR="00B40B27" w:rsidRPr="00286D05">
        <w:rPr>
          <w:rFonts w:ascii="Arial" w:hAnsi="Arial" w:cs="Arial"/>
          <w:sz w:val="20"/>
          <w:szCs w:val="20"/>
        </w:rPr>
        <w:t xml:space="preserve">also </w:t>
      </w:r>
      <w:r w:rsidRPr="00286D05">
        <w:rPr>
          <w:rFonts w:ascii="Arial" w:hAnsi="Arial" w:cs="Arial"/>
          <w:sz w:val="20"/>
          <w:szCs w:val="20"/>
        </w:rPr>
        <w:t xml:space="preserve">leading to additional </w:t>
      </w:r>
      <w:r w:rsidR="007118DE" w:rsidRPr="00286D05">
        <w:rPr>
          <w:rFonts w:ascii="Arial" w:hAnsi="Arial" w:cs="Arial"/>
          <w:sz w:val="20"/>
          <w:szCs w:val="20"/>
        </w:rPr>
        <w:t>acute and chronic perturbations</w:t>
      </w:r>
      <w:r w:rsidRPr="00286D05">
        <w:rPr>
          <w:rFonts w:ascii="Arial" w:hAnsi="Arial" w:cs="Arial"/>
          <w:sz w:val="20"/>
          <w:szCs w:val="20"/>
        </w:rPr>
        <w:t xml:space="preserve"> including increasing storm intensity, rising sea levels, altered upwelling regimes, </w:t>
      </w:r>
      <w:r w:rsidR="007F7F23" w:rsidRPr="00286D05">
        <w:rPr>
          <w:rFonts w:ascii="Arial" w:hAnsi="Arial" w:cs="Arial"/>
          <w:sz w:val="20"/>
          <w:szCs w:val="20"/>
        </w:rPr>
        <w:t xml:space="preserve">ocean acidification, </w:t>
      </w:r>
      <w:r w:rsidRPr="00286D05">
        <w:rPr>
          <w:rFonts w:ascii="Arial" w:hAnsi="Arial" w:cs="Arial"/>
          <w:sz w:val="20"/>
          <w:szCs w:val="20"/>
        </w:rPr>
        <w:t xml:space="preserve">and </w:t>
      </w:r>
      <w:commentRangeStart w:id="3"/>
      <w:r w:rsidRPr="00286D05">
        <w:rPr>
          <w:rFonts w:ascii="Arial" w:hAnsi="Arial" w:cs="Arial"/>
          <w:sz w:val="20"/>
          <w:szCs w:val="20"/>
        </w:rPr>
        <w:t>oxygen</w:t>
      </w:r>
      <w:commentRangeEnd w:id="3"/>
      <w:r w:rsidR="007213EF" w:rsidRPr="00286D05">
        <w:rPr>
          <w:rStyle w:val="CommentReference"/>
          <w:rFonts w:ascii="Arial" w:hAnsi="Arial" w:cs="Arial"/>
          <w:sz w:val="20"/>
          <w:szCs w:val="20"/>
        </w:rPr>
        <w:commentReference w:id="3"/>
      </w:r>
      <w:r w:rsidRPr="00286D05">
        <w:rPr>
          <w:rFonts w:ascii="Arial" w:hAnsi="Arial" w:cs="Arial"/>
          <w:sz w:val="20"/>
          <w:szCs w:val="20"/>
        </w:rPr>
        <w:t xml:space="preserve"> depletion</w:t>
      </w:r>
      <w:r w:rsidRPr="00286D05">
        <w:rPr>
          <w:rFonts w:ascii="Arial" w:hAnsi="Arial" w:cs="Arial"/>
          <w:sz w:val="20"/>
          <w:szCs w:val="20"/>
        </w:rPr>
        <w:fldChar w:fldCharType="begin" w:fldLock="1"/>
      </w:r>
      <w:r w:rsidR="00386ABE" w:rsidRPr="00286D05">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4,10,11&lt;/sup&gt;", "plainTextFormattedCitation" : "4,10,11", "previouslyFormattedCitation" : "&lt;sup&gt;4,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1F30AF" w:rsidRPr="00286D05">
        <w:rPr>
          <w:rFonts w:ascii="Arial" w:hAnsi="Arial" w:cs="Arial"/>
          <w:noProof/>
          <w:sz w:val="20"/>
          <w:szCs w:val="20"/>
          <w:vertAlign w:val="superscript"/>
        </w:rPr>
        <w:t>4,10,11</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w:t>
      </w:r>
      <w:r w:rsidR="008B19F2" w:rsidRPr="00286D05">
        <w:rPr>
          <w:rFonts w:ascii="Arial" w:hAnsi="Arial" w:cs="Arial"/>
          <w:sz w:val="20"/>
          <w:szCs w:val="20"/>
        </w:rPr>
        <w:t>adju</w:t>
      </w:r>
      <w:r w:rsidR="00FD6A58" w:rsidRPr="00286D05">
        <w:rPr>
          <w:rFonts w:ascii="Arial" w:hAnsi="Arial" w:cs="Arial"/>
          <w:sz w:val="20"/>
          <w:szCs w:val="20"/>
        </w:rPr>
        <w:t>s</w:t>
      </w:r>
      <w:r w:rsidR="008B19F2" w:rsidRPr="00286D05">
        <w:rPr>
          <w:rFonts w:ascii="Arial" w:hAnsi="Arial" w:cs="Arial"/>
          <w:sz w:val="20"/>
          <w:szCs w:val="20"/>
        </w:rPr>
        <w:t xml:space="preserve">t their </w:t>
      </w:r>
      <w:r w:rsidR="006743F3" w:rsidRPr="00286D05">
        <w:rPr>
          <w:rFonts w:ascii="Arial" w:hAnsi="Arial" w:cs="Arial"/>
          <w:sz w:val="20"/>
          <w:szCs w:val="20"/>
        </w:rPr>
        <w:t xml:space="preserve">physiologies </w:t>
      </w:r>
      <w:r w:rsidR="008B19F2" w:rsidRPr="00286D05">
        <w:rPr>
          <w:rFonts w:ascii="Arial" w:hAnsi="Arial" w:cs="Arial"/>
          <w:sz w:val="20"/>
          <w:szCs w:val="20"/>
        </w:rPr>
        <w:t xml:space="preserve">to </w:t>
      </w:r>
      <w:r w:rsidR="00FD6A58" w:rsidRPr="00286D05">
        <w:rPr>
          <w:rFonts w:ascii="Arial" w:hAnsi="Arial" w:cs="Arial"/>
          <w:sz w:val="20"/>
          <w:szCs w:val="20"/>
        </w:rPr>
        <w:t>cope with</w:t>
      </w:r>
      <w:r w:rsidRPr="00286D05">
        <w:rPr>
          <w:rFonts w:ascii="Arial" w:hAnsi="Arial" w:cs="Arial"/>
          <w:sz w:val="20"/>
          <w:szCs w:val="20"/>
        </w:rPr>
        <w:t xml:space="preserve"> multiple threats that in some cases could be selecting for opposing traits. </w:t>
      </w:r>
    </w:p>
    <w:p w14:paraId="626FE760" w14:textId="19AEDBD1" w:rsidR="007700C6" w:rsidRPr="00286D05" w:rsidRDefault="00BF6120" w:rsidP="00286D05">
      <w:pPr>
        <w:widowControl w:val="0"/>
        <w:autoSpaceDE w:val="0"/>
        <w:autoSpaceDN w:val="0"/>
        <w:adjustRightInd w:val="0"/>
        <w:spacing w:after="240" w:line="480" w:lineRule="auto"/>
        <w:ind w:firstLine="720"/>
        <w:rPr>
          <w:rFonts w:ascii="Arial" w:hAnsi="Arial" w:cs="Arial"/>
          <w:b/>
          <w:sz w:val="20"/>
          <w:szCs w:val="20"/>
        </w:rPr>
      </w:pPr>
      <w:r w:rsidRPr="00286D05">
        <w:rPr>
          <w:rFonts w:ascii="Arial" w:hAnsi="Arial" w:cs="Arial"/>
          <w:sz w:val="20"/>
          <w:szCs w:val="20"/>
        </w:rPr>
        <w:t xml:space="preserve">Under RCP 8.5, by 2050 trends in three key emission-driven stressors (warming, acidification, and </w:t>
      </w:r>
      <w:r w:rsidR="007213EF" w:rsidRPr="00286D05">
        <w:rPr>
          <w:rFonts w:ascii="Arial" w:hAnsi="Arial" w:cs="Arial"/>
          <w:sz w:val="20"/>
          <w:szCs w:val="20"/>
        </w:rPr>
        <w:t>deoxygenation</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9D0DEB" w:rsidRPr="00286D05">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4,10,11&lt;/sup&gt;", "plainTextFormattedCitation" : "4,10,11", "previouslyFormattedCitation" : "&lt;sup&gt;4,10,11&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9D0DEB" w:rsidRPr="00286D05">
        <w:rPr>
          <w:rFonts w:ascii="Arial" w:hAnsi="Arial" w:cs="Arial"/>
          <w:noProof/>
          <w:sz w:val="20"/>
          <w:szCs w:val="20"/>
          <w:vertAlign w:val="superscript"/>
        </w:rPr>
        <w:t>11</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343DAE" w:rsidRPr="00286D05">
        <w:rPr>
          <w:rFonts w:ascii="Arial" w:hAnsi="Arial" w:cs="Arial"/>
          <w:sz w:val="20"/>
          <w:szCs w:val="20"/>
        </w:rPr>
        <w:lastRenderedPageBreak/>
        <w:t xml:space="preserve">metabolism and fitness </w:t>
      </w:r>
      <w:r w:rsidR="00CD7E5D" w:rsidRPr="00286D05">
        <w:rPr>
          <w:rFonts w:ascii="Arial" w:hAnsi="Arial" w:cs="Arial"/>
          <w:sz w:val="20"/>
          <w:szCs w:val="20"/>
        </w:rPr>
        <w:t xml:space="preserve">of organism </w:t>
      </w:r>
      <w:r w:rsidR="00343DAE" w:rsidRPr="00286D05">
        <w:rPr>
          <w:rFonts w:ascii="Arial" w:hAnsi="Arial" w:cs="Arial"/>
          <w:sz w:val="20"/>
          <w:szCs w:val="20"/>
        </w:rPr>
        <w:t>and partially define their fundamental nich</w:t>
      </w:r>
      <w:r w:rsidR="00711760" w:rsidRPr="00286D05">
        <w:rPr>
          <w:rFonts w:ascii="Arial" w:hAnsi="Arial" w:cs="Arial"/>
          <w:sz w:val="20"/>
          <w:szCs w:val="20"/>
        </w:rPr>
        <w:t>e, would almost certainly cause</w:t>
      </w:r>
      <w:r w:rsidR="00343DAE" w:rsidRPr="00286D05">
        <w:rPr>
          <w:rFonts w:ascii="Arial" w:hAnsi="Arial" w:cs="Arial"/>
          <w:sz w:val="20"/>
          <w:szCs w:val="20"/>
        </w:rPr>
        <w:t xml:space="preserve"> local extinctions and changes in species composition. We considered this </w:t>
      </w:r>
      <w:r w:rsidR="007700C6" w:rsidRPr="00286D05">
        <w:rPr>
          <w:rFonts w:ascii="Arial" w:hAnsi="Arial" w:cs="Arial"/>
          <w:sz w:val="20"/>
          <w:szCs w:val="20"/>
        </w:rPr>
        <w:t xml:space="preserve">“emergence” </w:t>
      </w:r>
      <w:r w:rsidR="00343DAE" w:rsidRPr="00286D05">
        <w:rPr>
          <w:rFonts w:ascii="Arial" w:hAnsi="Arial" w:cs="Arial"/>
          <w:sz w:val="20"/>
          <w:szCs w:val="20"/>
        </w:rPr>
        <w:t>point – exceedance of natural variability –</w:t>
      </w:r>
      <w:r w:rsidR="00D71F69" w:rsidRPr="00286D05">
        <w:rPr>
          <w:rFonts w:ascii="Arial" w:hAnsi="Arial" w:cs="Arial"/>
          <w:sz w:val="20"/>
          <w:szCs w:val="20"/>
        </w:rPr>
        <w:t xml:space="preserve"> a loose </w:t>
      </w:r>
      <w:r w:rsidR="00343DAE" w:rsidRPr="00286D05">
        <w:rPr>
          <w:rFonts w:ascii="Arial" w:hAnsi="Arial" w:cs="Arial"/>
          <w:sz w:val="20"/>
          <w:szCs w:val="20"/>
        </w:rPr>
        <w:t xml:space="preserve">threshold </w:t>
      </w:r>
      <w:r w:rsidR="00D71F69" w:rsidRPr="00286D05">
        <w:rPr>
          <w:rFonts w:ascii="Arial" w:hAnsi="Arial" w:cs="Arial"/>
          <w:sz w:val="20"/>
          <w:szCs w:val="20"/>
        </w:rPr>
        <w:t xml:space="preserve">for population and community responses to climate change. </w:t>
      </w:r>
      <w:r w:rsidR="007700C6" w:rsidRPr="00286D05">
        <w:rPr>
          <w:rFonts w:ascii="Arial" w:hAnsi="Arial" w:cs="Arial"/>
          <w:sz w:val="20"/>
          <w:szCs w:val="20"/>
        </w:rPr>
        <w:t>We compared the year of emergence among factors and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Under RCP</w:t>
      </w:r>
      <w:r w:rsidR="00C9428A" w:rsidRPr="00286D05">
        <w:rPr>
          <w:rFonts w:ascii="Arial" w:hAnsi="Arial" w:cs="Arial"/>
          <w:sz w:val="20"/>
          <w:szCs w:val="20"/>
        </w:rPr>
        <w:t xml:space="preserve"> 8.5, all three factors emerge</w:t>
      </w:r>
      <w:r w:rsidR="00C9428A" w:rsidRPr="00286D05">
        <w:rPr>
          <w:rFonts w:ascii="Arial" w:hAnsi="Arial" w:cs="Arial"/>
          <w:sz w:val="20"/>
          <w:szCs w:val="20"/>
        </w:rPr>
        <w:t xml:space="preserve"> by mid-century in </w:t>
      </w:r>
      <w:commentRangeStart w:id="4"/>
      <w:r w:rsidR="00C9428A" w:rsidRPr="00286D05">
        <w:rPr>
          <w:rFonts w:ascii="Arial" w:hAnsi="Arial" w:cs="Arial"/>
          <w:sz w:val="20"/>
          <w:szCs w:val="20"/>
          <w:highlight w:val="yellow"/>
        </w:rPr>
        <w:t>most</w:t>
      </w:r>
      <w:r w:rsidR="00C9428A" w:rsidRPr="00286D05">
        <w:rPr>
          <w:rFonts w:ascii="Arial" w:hAnsi="Arial" w:cs="Arial"/>
          <w:sz w:val="20"/>
          <w:szCs w:val="20"/>
        </w:rPr>
        <w:t xml:space="preserve"> </w:t>
      </w:r>
      <w:commentRangeEnd w:id="4"/>
      <w:r w:rsidR="009C72E1">
        <w:rPr>
          <w:rStyle w:val="CommentReference"/>
          <w:rFonts w:asciiTheme="minorHAnsi" w:hAnsiTheme="minorHAnsi" w:cstheme="minorBidi"/>
        </w:rPr>
        <w:commentReference w:id="4"/>
      </w:r>
      <w:r w:rsidR="00C9428A" w:rsidRPr="00286D05">
        <w:rPr>
          <w:rFonts w:ascii="Arial" w:hAnsi="Arial" w:cs="Arial"/>
          <w:sz w:val="20"/>
          <w:szCs w:val="20"/>
        </w:rPr>
        <w:t>reserves.</w:t>
      </w:r>
      <w:r w:rsidR="00C9428A" w:rsidRPr="00286D05">
        <w:rPr>
          <w:rFonts w:ascii="Arial" w:hAnsi="Arial" w:cs="Arial"/>
          <w:b/>
          <w:sz w:val="20"/>
          <w:szCs w:val="20"/>
        </w:rPr>
        <w:t xml:space="preserve"> </w:t>
      </w:r>
      <w:r w:rsidR="0001166A">
        <w:rPr>
          <w:rFonts w:ascii="Arial" w:hAnsi="Arial" w:cs="Arial"/>
          <w:b/>
          <w:sz w:val="20"/>
          <w:szCs w:val="20"/>
        </w:rPr>
        <w:t xml:space="preserve">SHOULD WE MENTION PH HAS ALREADY EMERGED EVERYWHERE? </w:t>
      </w:r>
      <w:r w:rsidR="00C9428A" w:rsidRPr="00286D05">
        <w:rPr>
          <w:rFonts w:ascii="Arial" w:hAnsi="Arial" w:cs="Arial"/>
          <w:sz w:val="20"/>
          <w:szCs w:val="20"/>
        </w:rPr>
        <w:t xml:space="preserve">Unlike </w:t>
      </w:r>
      <w:r w:rsidR="00286D05" w:rsidRPr="00286D05">
        <w:rPr>
          <w:rFonts w:ascii="Arial" w:hAnsi="Arial" w:cs="Arial"/>
          <w:sz w:val="20"/>
          <w:szCs w:val="20"/>
        </w:rPr>
        <w:t xml:space="preserve">pH and oxygen, the year of emergence for temperature was later for higher latitude reserves (Fig. 2A). In fact, temperature has already exceeded background variability for many tropical </w:t>
      </w:r>
      <w:commentRangeStart w:id="5"/>
      <w:r w:rsidR="00286D05" w:rsidRPr="00286D05">
        <w:rPr>
          <w:rFonts w:ascii="Arial" w:hAnsi="Arial" w:cs="Arial"/>
          <w:sz w:val="20"/>
          <w:szCs w:val="20"/>
        </w:rPr>
        <w:t>reserves</w:t>
      </w:r>
      <w:commentRangeEnd w:id="5"/>
      <w:r w:rsidR="00CE1174">
        <w:rPr>
          <w:rStyle w:val="CommentReference"/>
          <w:rFonts w:asciiTheme="minorHAnsi" w:hAnsiTheme="minorHAnsi" w:cstheme="minorBidi"/>
        </w:rPr>
        <w:commentReference w:id="5"/>
      </w:r>
      <w:r w:rsidR="00286D05" w:rsidRPr="00286D05">
        <w:rPr>
          <w:rFonts w:ascii="Arial" w:hAnsi="Arial" w:cs="Arial"/>
          <w:sz w:val="20"/>
          <w:szCs w:val="20"/>
        </w:rPr>
        <w:t>.</w:t>
      </w:r>
      <w:r w:rsidR="00286D05" w:rsidRPr="00286D05">
        <w:rPr>
          <w:rFonts w:ascii="Arial" w:hAnsi="Arial" w:cs="Arial"/>
          <w:b/>
          <w:sz w:val="20"/>
          <w:szCs w:val="20"/>
        </w:rPr>
        <w:t xml:space="preserve"> </w:t>
      </w:r>
      <w:r w:rsidR="001A5287">
        <w:rPr>
          <w:rFonts w:ascii="Arial" w:hAnsi="Arial" w:cs="Arial"/>
          <w:b/>
          <w:sz w:val="20"/>
          <w:szCs w:val="20"/>
        </w:rPr>
        <w:t xml:space="preserve">WHY DOES DEOXYGENATION NOT EMERGE FASTER IN THE TROPICS?  IE, SINCE I ASSUMED ITS LARGELY DRIVEN BY WARMING. MAYBE BECAUSE THE NATURAL VARABILITY IS GREATER IN THE TROPICS, THUS THIS DELAYS THE TIMING OF EMERGENCE? SHOULD WE EXPLAIN OR WAS THIS COVERED IN HENSON  ET AL?  </w:t>
      </w:r>
    </w:p>
    <w:p w14:paraId="6FD8AA40" w14:textId="79786E06" w:rsidR="006F3F3E" w:rsidRPr="00286D05" w:rsidRDefault="007700C6" w:rsidP="00F71267">
      <w:pPr>
        <w:widowControl w:val="0"/>
        <w:autoSpaceDE w:val="0"/>
        <w:autoSpaceDN w:val="0"/>
        <w:adjustRightInd w:val="0"/>
        <w:spacing w:after="240"/>
        <w:rPr>
          <w:rFonts w:ascii="Arial" w:hAnsi="Arial" w:cs="Arial"/>
          <w:sz w:val="20"/>
          <w:szCs w:val="20"/>
        </w:rPr>
      </w:pPr>
      <w:r w:rsidRPr="00286D05">
        <w:rPr>
          <w:rFonts w:ascii="Arial" w:hAnsi="Arial" w:cs="Arial"/>
          <w:b/>
          <w:noProof/>
          <w:sz w:val="20"/>
          <w:szCs w:val="20"/>
        </w:rPr>
        <w:drawing>
          <wp:inline distT="0" distB="0" distL="0" distR="0" wp14:anchorId="1C21CE86" wp14:editId="37226B08">
            <wp:extent cx="5347335" cy="1374278"/>
            <wp:effectExtent l="0" t="0" r="12065" b="0"/>
            <wp:docPr id="3" name="Picture 3"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4635" cy="1396714"/>
                    </a:xfrm>
                    <a:prstGeom prst="rect">
                      <a:avLst/>
                    </a:prstGeom>
                    <a:noFill/>
                    <a:ln>
                      <a:noFill/>
                    </a:ln>
                  </pic:spPr>
                </pic:pic>
              </a:graphicData>
            </a:graphic>
          </wp:inline>
        </w:drawing>
      </w:r>
    </w:p>
    <w:p w14:paraId="77CB9477" w14:textId="77777777" w:rsidR="006F3F3E" w:rsidRPr="00286D05" w:rsidRDefault="006F3F3E" w:rsidP="00F71267">
      <w:pPr>
        <w:widowControl w:val="0"/>
        <w:autoSpaceDE w:val="0"/>
        <w:autoSpaceDN w:val="0"/>
        <w:adjustRightInd w:val="0"/>
        <w:spacing w:after="240"/>
        <w:rPr>
          <w:rFonts w:ascii="Arial" w:hAnsi="Arial" w:cs="Arial"/>
          <w:b/>
          <w:sz w:val="20"/>
          <w:szCs w:val="20"/>
        </w:rPr>
      </w:pPr>
    </w:p>
    <w:p w14:paraId="19E4B27F" w14:textId="761E3758" w:rsidR="007F7F23" w:rsidRPr="00700B58" w:rsidRDefault="00AC4C23" w:rsidP="001E6086">
      <w:pPr>
        <w:widowControl w:val="0"/>
        <w:autoSpaceDE w:val="0"/>
        <w:autoSpaceDN w:val="0"/>
        <w:adjustRightInd w:val="0"/>
        <w:spacing w:line="480" w:lineRule="auto"/>
        <w:ind w:firstLine="720"/>
        <w:rPr>
          <w:rFonts w:ascii="Arial" w:hAnsi="Arial" w:cs="Arial"/>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ecoregions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 thermal bias</w:t>
      </w:r>
      <w:r w:rsidRPr="000F1386">
        <w:rPr>
          <w:rFonts w:ascii="Arial" w:hAnsi="Arial" w:cs="Arial"/>
          <w:sz w:val="20"/>
          <w:szCs w:val="20"/>
        </w:rPr>
        <w:fldChar w:fldCharType="begin" w:fldLock="1"/>
      </w:r>
      <w:r>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Pr="00DA676B">
        <w:rPr>
          <w:rFonts w:ascii="Arial" w:hAnsi="Arial" w:cs="Arial"/>
          <w:noProof/>
          <w:sz w:val="20"/>
          <w:vertAlign w:val="superscript"/>
        </w:rPr>
        <w:t>2</w:t>
      </w:r>
      <w:r w:rsidRPr="000F1386">
        <w:rPr>
          <w:rFonts w:ascii="Arial" w:hAnsi="Arial" w:cs="Arial"/>
          <w:sz w:val="20"/>
          <w:szCs w:val="20"/>
        </w:rPr>
        <w:fldChar w:fldCharType="end"/>
      </w:r>
      <w:r>
        <w:rPr>
          <w:rFonts w:ascii="Arial" w:hAnsi="Arial" w:cs="Arial"/>
          <w:color w:val="1A1A1A"/>
          <w:sz w:val="20"/>
          <w:szCs w:val="20"/>
        </w:rPr>
        <w:t xml:space="preserve">), complicates predictions and comparison of regional and local warming impacts. The margin between what a species can tolerate and local </w:t>
      </w:r>
      <w:r w:rsidRPr="008D742A">
        <w:rPr>
          <w:rFonts w:ascii="Arial" w:hAnsi="Arial" w:cs="Arial"/>
          <w:color w:val="1A1A1A"/>
          <w:sz w:val="20"/>
          <w:szCs w:val="20"/>
        </w:rPr>
        <w:t>maximum</w:t>
      </w:r>
      <w:r>
        <w:rPr>
          <w:rFonts w:ascii="Arial" w:hAnsi="Arial" w:cs="Arial"/>
          <w:color w:val="1A1A1A"/>
          <w:sz w:val="20"/>
          <w:szCs w:val="20"/>
        </w:rPr>
        <w:t xml:space="preserve"> temperatures, averaged across all species in a community, is the “Community Mean Warming Buffer”</w:t>
      </w:r>
      <w:r w:rsidRPr="000F1386">
        <w:rPr>
          <w:rFonts w:ascii="Arial" w:hAnsi="Arial" w:cs="Arial"/>
          <w:sz w:val="20"/>
          <w:szCs w:val="20"/>
        </w:rPr>
        <w:fldChar w:fldCharType="begin" w:fldLock="1"/>
      </w:r>
      <w:r>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Pr="00DA676B">
        <w:rPr>
          <w:rFonts w:ascii="Arial" w:hAnsi="Arial" w:cs="Arial"/>
          <w:noProof/>
          <w:sz w:val="20"/>
          <w:vertAlign w:val="superscript"/>
        </w:rPr>
        <w:t>2</w:t>
      </w:r>
      <w:r w:rsidRPr="000F1386">
        <w:rPr>
          <w:rFonts w:ascii="Arial" w:hAnsi="Arial" w:cs="Arial"/>
          <w:sz w:val="20"/>
          <w:szCs w:val="20"/>
        </w:rPr>
        <w:fldChar w:fldCharType="end"/>
      </w:r>
      <w:r>
        <w:rPr>
          <w:rFonts w:ascii="Arial" w:hAnsi="Arial" w:cs="Arial"/>
          <w:color w:val="1A1A1A"/>
          <w:sz w:val="20"/>
          <w:szCs w:val="20"/>
        </w:rPr>
        <w:t xml:space="preserve"> (CMWB, Fig. 3B). </w:t>
      </w:r>
      <w:commentRangeStart w:id="6"/>
      <w:r>
        <w:rPr>
          <w:rFonts w:ascii="Arial" w:hAnsi="Arial" w:cs="Arial"/>
          <w:color w:val="1A1A1A"/>
          <w:sz w:val="20"/>
          <w:szCs w:val="20"/>
        </w:rPr>
        <w:t xml:space="preserve">CMWB in some ecoregions is greater than </w:t>
      </w:r>
      <w:r w:rsidR="006772FF">
        <w:rPr>
          <w:rFonts w:ascii="Arial" w:hAnsi="Arial" w:cs="Arial"/>
          <w:color w:val="1A1A1A"/>
          <w:sz w:val="20"/>
          <w:szCs w:val="20"/>
          <w:highlight w:val="yellow"/>
        </w:rPr>
        <w:t>X</w:t>
      </w:r>
      <w:r w:rsidRPr="008D742A">
        <w:rPr>
          <w:rFonts w:ascii="Arial" w:hAnsi="Arial" w:cs="Arial"/>
          <w:color w:val="1A1A1A"/>
          <w:sz w:val="20"/>
          <w:szCs w:val="20"/>
          <w:highlight w:val="yellow"/>
        </w:rPr>
        <w:t>°C</w:t>
      </w:r>
      <w:commentRangeEnd w:id="6"/>
      <w:r w:rsidR="007D1972">
        <w:rPr>
          <w:rStyle w:val="CommentReference"/>
          <w:rFonts w:asciiTheme="minorHAnsi" w:hAnsiTheme="minorHAnsi" w:cstheme="minorBidi"/>
        </w:rPr>
        <w:commentReference w:id="6"/>
      </w:r>
      <w:r>
        <w:rPr>
          <w:rFonts w:ascii="Arial" w:hAnsi="Arial" w:cs="Arial"/>
          <w:color w:val="1A1A1A"/>
          <w:sz w:val="20"/>
          <w:szCs w:val="20"/>
        </w:rPr>
        <w:t>, meaning</w:t>
      </w:r>
      <w:ins w:id="7" w:author="Richard Aronson" w:date="2017-03-17T10:48:00Z">
        <w:r>
          <w:rPr>
            <w:rFonts w:ascii="Arial" w:hAnsi="Arial" w:cs="Arial"/>
            <w:color w:val="1A1A1A"/>
            <w:sz w:val="20"/>
            <w:szCs w:val="20"/>
          </w:rPr>
          <w:t xml:space="preserve"> that</w:t>
        </w:r>
      </w:ins>
      <w:r>
        <w:rPr>
          <w:rFonts w:ascii="Arial" w:hAnsi="Arial" w:cs="Arial"/>
          <w:color w:val="1A1A1A"/>
          <w:sz w:val="20"/>
          <w:szCs w:val="20"/>
        </w:rPr>
        <w:t xml:space="preserve"> maximum summertime temperatures would have to increase that much to exceed the estimated tolerance for the average species within the community. We combined the CMWB </w:t>
      </w:r>
      <w:r w:rsidR="007D1972">
        <w:rPr>
          <w:rFonts w:ascii="Arial" w:hAnsi="Arial" w:cs="Arial"/>
          <w:color w:val="1A1A1A"/>
          <w:sz w:val="20"/>
          <w:szCs w:val="20"/>
        </w:rPr>
        <w:t>(</w:t>
      </w:r>
      <w:commentRangeStart w:id="8"/>
      <w:r w:rsidR="007D1972">
        <w:rPr>
          <w:rFonts w:ascii="Arial" w:hAnsi="Arial" w:cs="Arial"/>
          <w:color w:val="1A1A1A"/>
          <w:sz w:val="20"/>
          <w:szCs w:val="20"/>
        </w:rPr>
        <w:t>Table S1</w:t>
      </w:r>
      <w:commentRangeEnd w:id="8"/>
      <w:r w:rsidR="007D1972">
        <w:rPr>
          <w:rStyle w:val="CommentReference"/>
          <w:rFonts w:asciiTheme="minorHAnsi" w:hAnsiTheme="minorHAnsi" w:cstheme="minorBidi"/>
        </w:rPr>
        <w:commentReference w:id="8"/>
      </w:r>
      <w:r w:rsidR="007D1972">
        <w:rPr>
          <w:rFonts w:ascii="Arial" w:hAnsi="Arial" w:cs="Arial"/>
          <w:color w:val="1A1A1A"/>
          <w:sz w:val="20"/>
          <w:szCs w:val="20"/>
        </w:rPr>
        <w:t xml:space="preserve">) </w:t>
      </w:r>
      <w:r>
        <w:rPr>
          <w:rFonts w:ascii="Arial" w:hAnsi="Arial" w:cs="Arial"/>
          <w:color w:val="1A1A1A"/>
          <w:sz w:val="20"/>
          <w:szCs w:val="20"/>
        </w:rPr>
        <w:t xml:space="preserve">and the predicted increase in mean </w:t>
      </w:r>
      <w:r>
        <w:rPr>
          <w:rFonts w:ascii="Arial" w:hAnsi="Arial" w:cs="Arial"/>
          <w:color w:val="1A1A1A"/>
          <w:sz w:val="20"/>
          <w:szCs w:val="20"/>
        </w:rPr>
        <w:lastRenderedPageBreak/>
        <w:t xml:space="preserve">SST (Fig. </w:t>
      </w:r>
      <w:r w:rsidR="007D1972">
        <w:rPr>
          <w:rFonts w:ascii="Arial" w:hAnsi="Arial" w:cs="Arial"/>
          <w:color w:val="1A1A1A"/>
          <w:sz w:val="20"/>
          <w:szCs w:val="20"/>
        </w:rPr>
        <w:t>1</w:t>
      </w:r>
      <w:r>
        <w:rPr>
          <w:rFonts w:ascii="Arial" w:hAnsi="Arial" w:cs="Arial"/>
          <w:color w:val="1A1A1A"/>
          <w:sz w:val="20"/>
          <w:szCs w:val="20"/>
        </w:rPr>
        <w:t xml:space="preserve">) to estimated </w:t>
      </w:r>
      <w:r w:rsidR="00700B58">
        <w:rPr>
          <w:rFonts w:ascii="Arial" w:hAnsi="Arial" w:cs="Arial"/>
          <w:color w:val="1A1A1A"/>
          <w:sz w:val="20"/>
          <w:szCs w:val="20"/>
        </w:rPr>
        <w:t xml:space="preserve">when MPAs in </w:t>
      </w:r>
      <w:r>
        <w:rPr>
          <w:rFonts w:ascii="Arial" w:hAnsi="Arial" w:cs="Arial"/>
          <w:color w:val="1A1A1A"/>
          <w:sz w:val="20"/>
          <w:szCs w:val="20"/>
        </w:rPr>
        <w:t xml:space="preserve">ecoregions </w:t>
      </w:r>
      <w:r w:rsidR="00700B58">
        <w:rPr>
          <w:rFonts w:ascii="Arial" w:hAnsi="Arial" w:cs="Arial"/>
          <w:color w:val="1A1A1A"/>
          <w:sz w:val="20"/>
          <w:szCs w:val="20"/>
        </w:rPr>
        <w:t xml:space="preserve">at different latitudes </w:t>
      </w:r>
      <w:r>
        <w:rPr>
          <w:rFonts w:ascii="Arial" w:hAnsi="Arial" w:cs="Arial"/>
          <w:color w:val="1A1A1A"/>
          <w:sz w:val="20"/>
          <w:szCs w:val="20"/>
        </w:rPr>
        <w:t xml:space="preserve">would exceed their mean thermal tolerance </w:t>
      </w:r>
      <w:r w:rsidRPr="00700B58">
        <w:rPr>
          <w:rFonts w:ascii="Arial" w:hAnsi="Arial" w:cs="Arial"/>
          <w:color w:val="1A1A1A"/>
          <w:sz w:val="20"/>
          <w:szCs w:val="20"/>
          <w:highlight w:val="yellow"/>
        </w:rPr>
        <w:t xml:space="preserve">assuming </w:t>
      </w:r>
      <w:r w:rsidR="00700B58" w:rsidRPr="00700B58">
        <w:rPr>
          <w:rFonts w:ascii="Arial" w:hAnsi="Arial" w:cs="Arial"/>
          <w:color w:val="1A1A1A"/>
          <w:sz w:val="20"/>
          <w:szCs w:val="20"/>
          <w:highlight w:val="yellow"/>
        </w:rPr>
        <w:t xml:space="preserve">no </w:t>
      </w:r>
      <w:r w:rsidRPr="00700B58">
        <w:rPr>
          <w:rFonts w:ascii="Arial" w:hAnsi="Arial" w:cs="Arial"/>
          <w:color w:val="1A1A1A"/>
          <w:sz w:val="20"/>
          <w:szCs w:val="20"/>
          <w:highlight w:val="yellow"/>
        </w:rPr>
        <w:t>physiological adjustment (i.e., acclimatization) or adaptation.</w:t>
      </w:r>
      <w:r>
        <w:rPr>
          <w:rFonts w:ascii="Arial" w:hAnsi="Arial" w:cs="Arial"/>
          <w:color w:val="1A1A1A"/>
          <w:sz w:val="20"/>
          <w:szCs w:val="20"/>
        </w:rPr>
        <w:t xml:space="preserve">  </w:t>
      </w:r>
      <w:r w:rsidR="001E6086">
        <w:rPr>
          <w:rFonts w:ascii="Arial" w:hAnsi="Arial" w:cs="Arial"/>
          <w:color w:val="1A1A1A"/>
          <w:sz w:val="20"/>
          <w:szCs w:val="20"/>
        </w:rPr>
        <w:t>The year the warming buffer is exceeded is decades earlier for MPAs within tropical ecoregions than for higher latitude MPAs</w:t>
      </w:r>
      <w:r w:rsidR="0073699D">
        <w:rPr>
          <w:rFonts w:ascii="Arial" w:hAnsi="Arial" w:cs="Arial"/>
          <w:color w:val="1A1A1A"/>
          <w:sz w:val="20"/>
          <w:szCs w:val="20"/>
        </w:rPr>
        <w:t xml:space="preserve">. </w:t>
      </w:r>
      <w:bookmarkStart w:id="9" w:name="_GoBack"/>
      <w:bookmarkEnd w:id="9"/>
    </w:p>
    <w:p w14:paraId="531B2FC5" w14:textId="653275AE" w:rsidR="007F7F23" w:rsidRPr="00EA69A7" w:rsidRDefault="00BF5B0C" w:rsidP="00EA69A7">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Pr="00B311AA">
        <w:rPr>
          <w:rFonts w:ascii="Arial" w:hAnsi="Arial" w:cs="Arial"/>
          <w:color w:val="1A1A1A"/>
          <w:sz w:val="20"/>
          <w:szCs w:val="20"/>
        </w:rPr>
        <w:t xml:space="preserve"> </w:t>
      </w:r>
      <w:r>
        <w:rPr>
          <w:rFonts w:ascii="Arial" w:hAnsi="Arial" w:cs="Arial"/>
          <w:color w:val="1A1A1A"/>
          <w:sz w:val="20"/>
          <w:szCs w:val="20"/>
        </w:rPr>
        <w:t>i.e.,</w:t>
      </w:r>
      <w:r w:rsidRPr="00B311AA">
        <w:rPr>
          <w:rFonts w:ascii="Arial" w:hAnsi="Arial" w:cs="Arial"/>
          <w:color w:val="1A1A1A"/>
          <w:sz w:val="20"/>
          <w:szCs w:val="20"/>
        </w:rPr>
        <w:t xml:space="preserve"> </w:t>
      </w:r>
      <w:r>
        <w:rPr>
          <w:rFonts w:ascii="Arial" w:hAnsi="Arial" w:cs="Arial"/>
          <w:color w:val="1A1A1A"/>
          <w:sz w:val="20"/>
          <w:szCs w:val="20"/>
        </w:rPr>
        <w:t>“</w:t>
      </w:r>
      <w:r w:rsidRPr="00B311AA">
        <w:rPr>
          <w:rFonts w:ascii="Arial" w:hAnsi="Arial" w:cs="Arial"/>
          <w:color w:val="1A1A1A"/>
          <w:sz w:val="20"/>
          <w:szCs w:val="20"/>
        </w:rPr>
        <w:t>climate change refugia</w:t>
      </w:r>
      <w:r>
        <w:rPr>
          <w:rFonts w:ascii="Arial" w:hAnsi="Arial" w:cs="Arial"/>
          <w:color w:val="1A1A1A"/>
          <w:sz w:val="20"/>
          <w:szCs w:val="20"/>
        </w:rPr>
        <w:t>”</w:t>
      </w:r>
      <w:r w:rsidRPr="00B311AA">
        <w:rPr>
          <w:rFonts w:ascii="Arial" w:hAnsi="Arial" w:cs="Arial"/>
          <w:color w:val="1A1A1A"/>
          <w:sz w:val="20"/>
          <w:szCs w:val="20"/>
        </w:rPr>
        <w:fldChar w:fldCharType="begin" w:fldLock="1"/>
      </w:r>
      <w:r>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 : [ "http://zotero.org/users/1013952/items/UMCGMXZB" ], "uris" : [ "http://zotero.org/users/1013952/items/UMCGMXZB",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 } ], "mendeley" : { "formattedCitation" : "&lt;sup&gt;12,13&lt;/sup&gt;", "plainTextFormattedCitation" : "12,13", "previouslyFormattedCitation" : "&lt;sup&gt;12,13&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Pr="00DA676B">
        <w:rPr>
          <w:rFonts w:ascii="Arial" w:eastAsia="Times New Roman" w:hAnsi="Arial" w:cs="Arial"/>
          <w:noProof/>
          <w:color w:val="000000"/>
          <w:sz w:val="20"/>
          <w:vertAlign w:val="superscript"/>
        </w:rPr>
        <w:t>12,13</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 xml:space="preserve">However, forecasted warming rates for MPA in three of the four </w:t>
      </w:r>
      <w:r>
        <w:rPr>
          <w:rFonts w:ascii="Arial" w:hAnsi="Arial" w:cs="Arial"/>
          <w:sz w:val="20"/>
          <w:szCs w:val="20"/>
        </w:rPr>
        <w:t>latitudinal zone</w:t>
      </w:r>
      <w:r>
        <w:rPr>
          <w:rFonts w:ascii="Arial" w:hAnsi="Arial" w:cs="Arial"/>
          <w:color w:val="1A1A1A"/>
          <w:sz w:val="20"/>
          <w:szCs w:val="20"/>
        </w:rPr>
        <w:t xml:space="preserve">s roughly match mean background rates (Table 2). The exception is Polar MPAs, which are forecasted to warm far more slowly than the forecasted background rate of polar oceans. </w:t>
      </w:r>
      <w:r w:rsidR="00D71F69" w:rsidRPr="00D71F69">
        <w:rPr>
          <w:rFonts w:ascii="Arial" w:hAnsi="Arial" w:cs="Arial"/>
          <w:color w:val="1A1A1A"/>
          <w:sz w:val="20"/>
          <w:szCs w:val="20"/>
        </w:rPr>
        <w:t xml:space="preserve">At a smaller scale, we found that there was substantial variation among ecoregions in projected warming (Fig. 2A,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warming was unrelated to the number of MPAs within ecoregions (Fig. SX), i.e., MPA placement was not focused</w:t>
      </w:r>
      <w:r w:rsidR="00744D21">
        <w:rPr>
          <w:rFonts w:ascii="Arial" w:hAnsi="Arial" w:cs="Arial"/>
          <w:color w:val="1A1A1A"/>
          <w:sz w:val="20"/>
          <w:szCs w:val="20"/>
        </w:rPr>
        <w:t xml:space="preserve"> on ecoregions with lower rates. Even if </w:t>
      </w:r>
      <w:r w:rsidR="00A80FBE">
        <w:rPr>
          <w:rFonts w:ascii="Arial" w:hAnsi="Arial" w:cs="Arial"/>
          <w:color w:val="1A1A1A"/>
          <w:sz w:val="20"/>
          <w:szCs w:val="20"/>
        </w:rPr>
        <w:t xml:space="preserve">future MPAs were 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 xml:space="preserve">of other important climate 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discordant</w:t>
      </w:r>
      <w:r w:rsidR="0036421B">
        <w:rPr>
          <w:rFonts w:ascii="Arial" w:hAnsi="Arial" w:cs="Arial"/>
          <w:color w:val="1A1A1A"/>
          <w:sz w:val="20"/>
          <w:szCs w:val="20"/>
        </w:rPr>
        <w:t xml:space="preserve"> with that of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after 2050 under RCP 8.5</w:t>
      </w:r>
      <w:r w:rsidR="00EA69A7">
        <w:rPr>
          <w:rFonts w:ascii="Arial" w:hAnsi="Arial" w:cs="Arial"/>
          <w:color w:val="1A1A1A"/>
          <w:sz w:val="20"/>
          <w:szCs w:val="20"/>
        </w:rPr>
        <w:t xml:space="preserve">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refugia from </w:t>
      </w:r>
      <w:r w:rsidR="00C07DAD">
        <w:rPr>
          <w:rFonts w:ascii="Arial" w:hAnsi="Arial" w:cs="Arial"/>
          <w:color w:val="1A1A1A"/>
          <w:sz w:val="20"/>
          <w:szCs w:val="20"/>
        </w:rPr>
        <w:t xml:space="preserve">deoxygenation </w:t>
      </w:r>
      <w:r w:rsidR="00C07DAD">
        <w:rPr>
          <w:rFonts w:ascii="Arial" w:hAnsi="Arial" w:cs="Arial"/>
          <w:color w:val="1A1A1A"/>
          <w:sz w:val="20"/>
          <w:szCs w:val="20"/>
        </w:rPr>
        <w:t xml:space="preserve">are mainly tropical (Fig. 3). </w:t>
      </w:r>
      <w:r w:rsidR="00EA69A7">
        <w:rPr>
          <w:rFonts w:ascii="Arial" w:hAnsi="Arial" w:cs="Arial"/>
          <w:color w:val="1A1A1A"/>
          <w:sz w:val="20"/>
          <w:szCs w:val="20"/>
        </w:rPr>
        <w:t xml:space="preserve">Multi-factor refugia are relatively rare and have very little overlap with the </w:t>
      </w:r>
      <w:commentRangeStart w:id="10"/>
      <w:r w:rsidR="00EA69A7">
        <w:rPr>
          <w:rFonts w:ascii="Arial" w:hAnsi="Arial" w:cs="Arial"/>
          <w:color w:val="1A1A1A"/>
          <w:sz w:val="20"/>
          <w:szCs w:val="20"/>
        </w:rPr>
        <w:t xml:space="preserve">current distribution </w:t>
      </w:r>
      <w:commentRangeEnd w:id="10"/>
      <w:r w:rsidR="00566195">
        <w:rPr>
          <w:rStyle w:val="CommentReference"/>
          <w:rFonts w:asciiTheme="minorHAnsi" w:hAnsiTheme="minorHAnsi" w:cstheme="minorBidi"/>
        </w:rPr>
        <w:commentReference w:id="10"/>
      </w:r>
      <w:r w:rsidR="00EA69A7">
        <w:rPr>
          <w:rFonts w:ascii="Arial" w:hAnsi="Arial" w:cs="Arial"/>
          <w:color w:val="1A1A1A"/>
          <w:sz w:val="20"/>
          <w:szCs w:val="20"/>
        </w:rPr>
        <w:t xml:space="preserve">of existing or planned </w:t>
      </w:r>
      <w:commentRangeStart w:id="11"/>
      <w:r w:rsidR="00EA69A7">
        <w:rPr>
          <w:rFonts w:ascii="Arial" w:hAnsi="Arial" w:cs="Arial"/>
          <w:color w:val="1A1A1A"/>
          <w:sz w:val="20"/>
          <w:szCs w:val="20"/>
        </w:rPr>
        <w:t>MPAs</w:t>
      </w:r>
      <w:commentRangeEnd w:id="11"/>
      <w:r w:rsidR="00AB3261">
        <w:rPr>
          <w:rStyle w:val="CommentReference"/>
          <w:rFonts w:asciiTheme="minorHAnsi" w:hAnsiTheme="minorHAnsi" w:cstheme="minorBidi"/>
        </w:rPr>
        <w:commentReference w:id="11"/>
      </w:r>
      <w:r w:rsidR="00EA69A7">
        <w:rPr>
          <w:rFonts w:ascii="Arial" w:hAnsi="Arial" w:cs="Arial"/>
          <w:color w:val="1A1A1A"/>
          <w:sz w:val="20"/>
          <w:szCs w:val="20"/>
        </w:rPr>
        <w:t xml:space="preserve">.   </w:t>
      </w:r>
    </w:p>
    <w:p w14:paraId="085984D1" w14:textId="4FAEE02F" w:rsidR="00083B51" w:rsidRPr="0020635D" w:rsidRDefault="00B57738" w:rsidP="0020635D">
      <w:pPr>
        <w:widowControl w:val="0"/>
        <w:spacing w:line="480" w:lineRule="auto"/>
        <w:ind w:firstLine="720"/>
        <w:rPr>
          <w:rFonts w:ascii="Arial" w:hAnsi="Arial" w:cs="Arial"/>
          <w:color w:val="1A1A1A"/>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Pr="00B57738">
        <w:rPr>
          <w:rFonts w:ascii="Arial" w:hAnsi="Arial" w:cs="Arial"/>
          <w:color w:val="1A1A1A"/>
          <w:sz w:val="20"/>
          <w:szCs w:val="20"/>
        </w:rPr>
        <w:fldChar w:fldCharType="begin" w:fldLock="1"/>
      </w:r>
      <w:r w:rsidR="00DA676B">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6cef405c-3fdc-4820-b06d-eeda6870da68" ] } ], "mendeley" : { "formattedCitation" : "&lt;sup&gt;22&lt;/sup&gt;", "plainTextFormattedCitation" : "22", "previouslyFormattedCitation" : "&lt;sup&gt;22&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DA676B" w:rsidRPr="00DA676B">
        <w:rPr>
          <w:rFonts w:ascii="Arial" w:eastAsia="Times New Roman" w:hAnsi="Arial" w:cs="Arial"/>
          <w:noProof/>
          <w:color w:val="000000"/>
          <w:sz w:val="20"/>
          <w:vertAlign w:val="superscript"/>
        </w:rPr>
        <w:t>22</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DA676B">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 : [ "http://zotero.org/users/1013952/items/68XEB5W3" ], "uris" : [ "http://zotero.org/users/1013952/items/68XEB5W3", "http://www.mendeley.com/documents/?uuid=7de17f0a-6730-4d4f-86bf-06c486ac3117" ] }, { "id" : "ITEM-2", "itemData" : { "DOI" : "10.1371/journal.pone.0010095", "ISSN" : "1932-6203",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goc Nam", "given" : "Vien",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 : [ "http://zotero.org/users/1013952/items/3U28IKHE" ], "uris" : [ "http://zotero.org/users/1013952/items/3U28IKHE",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 } ], "mendeley" : { "formattedCitation" : "&lt;sup&gt;23\u201325&lt;/sup&gt;", "plainTextFormattedCitation" : "23\u201325", "previouslyFormattedCitation" : "&lt;sup&gt;23\u201325&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DA676B" w:rsidRPr="00DA676B">
        <w:rPr>
          <w:rFonts w:ascii="Arial" w:eastAsia="Times New Roman" w:hAnsi="Arial" w:cs="Arial"/>
          <w:noProof/>
          <w:color w:val="000000"/>
          <w:sz w:val="20"/>
          <w:vertAlign w:val="superscript"/>
        </w:rPr>
        <w:t>23–25</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 xml:space="preserve">t a panacea, well-enforced MPAs – particularly no-take marine reserves – </w:t>
      </w:r>
      <w:r w:rsidR="009E2F11">
        <w:rPr>
          <w:rFonts w:ascii="Arial" w:hAnsi="Arial" w:cs="Arial"/>
          <w:color w:val="1A1A1A"/>
          <w:sz w:val="20"/>
          <w:szCs w:val="20"/>
        </w:rPr>
        <w:t>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0F6101">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id" : "ITEM-2", "issued" : { "date-parts" : [ [ "2009" ] ] }, "page" : "33-46", "title" : "Biological effects within no-take marine reserves : a global synthesis", "type" : "article-journal", "volume" : "384" }, "uris" : [ "http://www.mendeley.com/documents/?uuid=ee87056a-529c-4050-a810-40c03b37fded" ] } ], "mendeley" : { "formattedCitation" : "&lt;sup&gt;26,27&lt;/sup&gt;", "plainTextFormattedCitation" : "26,27", "previouslyFormattedCitation" : "&lt;sup&gt;26,27&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386ABE" w:rsidRPr="00386ABE">
        <w:rPr>
          <w:rFonts w:ascii="Arial" w:eastAsia="Times New Roman" w:hAnsi="Arial" w:cs="Arial"/>
          <w:noProof/>
          <w:color w:val="000000"/>
          <w:sz w:val="20"/>
          <w:vertAlign w:val="superscript"/>
        </w:rPr>
        <w:t>26,27</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0F6101">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9089b722-b803-4193-87bb-944d8a50d9fb" ] } ], "mendeley" : { "formattedCitation" : "&lt;sup&gt;28&lt;/sup&gt;", "plainTextFormattedCitation" : "28", "previouslyFormattedCitation" : "&lt;sup&gt;28&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386ABE" w:rsidRPr="00386ABE">
        <w:rPr>
          <w:rFonts w:ascii="Arial" w:eastAsia="Times New Roman" w:hAnsi="Arial" w:cs="Arial"/>
          <w:noProof/>
          <w:sz w:val="20"/>
          <w:vertAlign w:val="superscript"/>
        </w:rPr>
        <w:t>28</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DA676B">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http://zotero.org/users/1013952/items/79HW948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radically </w:t>
      </w:r>
      <w:r w:rsidR="001C3BE6">
        <w:rPr>
          <w:rFonts w:ascii="Arial" w:hAnsi="Arial" w:cs="Arial"/>
          <w:sz w:val="20"/>
          <w:szCs w:val="20"/>
        </w:rPr>
        <w:lastRenderedPageBreak/>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 xml:space="preserve">of the ecosystem currently protected within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This would</w:t>
      </w:r>
      <w:r w:rsidR="00B66ED7" w:rsidRPr="000F1386">
        <w:rPr>
          <w:rFonts w:ascii="Arial" w:hAnsi="Arial" w:cs="Arial"/>
          <w:sz w:val="20"/>
          <w:szCs w:val="20"/>
        </w:rPr>
        <w:t xml:space="preserve"> </w:t>
      </w:r>
      <w:r w:rsidR="00386ABE">
        <w:rPr>
          <w:rFonts w:ascii="Arial" w:hAnsi="Arial" w:cs="Arial"/>
          <w:sz w:val="20"/>
          <w:szCs w:val="20"/>
        </w:rPr>
        <w:t>negate</w:t>
      </w:r>
      <w:r w:rsidR="00B66ED7" w:rsidRPr="000F1386">
        <w:rPr>
          <w:rFonts w:ascii="Arial" w:hAnsi="Arial" w:cs="Arial"/>
          <w:sz w:val="20"/>
          <w:szCs w:val="20"/>
        </w:rPr>
        <w:t xml:space="preserve"> decades of </w:t>
      </w:r>
      <w:r w:rsidR="00506AA4" w:rsidRPr="000F1386">
        <w:rPr>
          <w:rFonts w:ascii="Arial" w:hAnsi="Arial" w:cs="Arial"/>
          <w:sz w:val="20"/>
          <w:szCs w:val="20"/>
        </w:rPr>
        <w:t xml:space="preserve">progress in </w:t>
      </w:r>
      <w:r w:rsidR="00B66ED7" w:rsidRPr="000F1386">
        <w:rPr>
          <w:rFonts w:ascii="Arial" w:hAnsi="Arial" w:cs="Arial"/>
          <w:sz w:val="20"/>
          <w:szCs w:val="20"/>
        </w:rPr>
        <w:t>conservation</w:t>
      </w:r>
      <w:r w:rsidR="007A05E2" w:rsidRPr="000F1386">
        <w:rPr>
          <w:rFonts w:ascii="Arial" w:hAnsi="Arial" w:cs="Arial"/>
          <w:sz w:val="20"/>
          <w:szCs w:val="20"/>
        </w:rPr>
        <w:t xml:space="preserve"> and </w:t>
      </w:r>
      <w:r w:rsidR="00386ABE">
        <w:rPr>
          <w:rFonts w:ascii="Arial" w:hAnsi="Arial" w:cs="Arial"/>
          <w:sz w:val="20"/>
          <w:szCs w:val="20"/>
        </w:rPr>
        <w:t>further imperil</w:t>
      </w:r>
      <w:r w:rsidR="008D56FA" w:rsidRPr="000F1386">
        <w:rPr>
          <w:rFonts w:ascii="Arial" w:hAnsi="Arial" w:cs="Arial"/>
          <w:sz w:val="20"/>
          <w:szCs w:val="20"/>
        </w:rPr>
        <w:t xml:space="preserve"> </w:t>
      </w:r>
      <w:r w:rsidR="00254EC8">
        <w:rPr>
          <w:rFonts w:ascii="Arial" w:hAnsi="Arial" w:cs="Arial"/>
          <w:sz w:val="20"/>
          <w:szCs w:val="20"/>
        </w:rPr>
        <w:t>already</w:t>
      </w:r>
      <w:r w:rsidR="00B66ED7" w:rsidRPr="000F1386">
        <w:rPr>
          <w:rFonts w:ascii="Arial" w:hAnsi="Arial" w:cs="Arial"/>
          <w:sz w:val="20"/>
          <w:szCs w:val="20"/>
        </w:rPr>
        <w:t xml:space="preserve"> </w:t>
      </w:r>
      <w:r w:rsidR="00683C29" w:rsidRPr="000F1386">
        <w:rPr>
          <w:rFonts w:ascii="Arial" w:hAnsi="Arial" w:cs="Arial"/>
          <w:sz w:val="20"/>
          <w:szCs w:val="20"/>
        </w:rPr>
        <w:t>threatened species and ecosystems</w:t>
      </w:r>
      <w:r w:rsidR="00162F20" w:rsidRPr="000F1386">
        <w:rPr>
          <w:rFonts w:ascii="Arial" w:hAnsi="Arial" w:cs="Arial"/>
          <w:sz w:val="20"/>
          <w:szCs w:val="20"/>
        </w:rPr>
        <w:t xml:space="preserve">. </w:t>
      </w:r>
      <w:r w:rsidR="000737F5">
        <w:rPr>
          <w:rFonts w:ascii="Arial" w:hAnsi="Arial" w:cs="Arial"/>
          <w:sz w:val="20"/>
          <w:szCs w:val="20"/>
        </w:rPr>
        <w:t xml:space="preserve"> </w:t>
      </w:r>
    </w:p>
    <w:p w14:paraId="5EC909FC" w14:textId="06CBEBF6" w:rsidR="00C622A6" w:rsidRDefault="004900C2" w:rsidP="00AC4C23">
      <w:pPr>
        <w:spacing w:line="480" w:lineRule="auto"/>
        <w:rPr>
          <w:rFonts w:ascii="Arial" w:hAnsi="Arial" w:cs="Arial"/>
          <w:b/>
          <w:sz w:val="20"/>
          <w:szCs w:val="20"/>
        </w:rPr>
      </w:pPr>
      <w:r>
        <w:rPr>
          <w:rFonts w:ascii="Arial" w:hAnsi="Arial" w:cs="Arial"/>
          <w:b/>
          <w:sz w:val="20"/>
          <w:szCs w:val="20"/>
        </w:rPr>
        <w:br w:type="page"/>
      </w:r>
      <w:r w:rsidR="00C622A6" w:rsidRPr="000F1386">
        <w:rPr>
          <w:rFonts w:ascii="Arial" w:hAnsi="Arial" w:cs="Arial"/>
          <w:b/>
          <w:sz w:val="20"/>
          <w:szCs w:val="20"/>
        </w:rPr>
        <w:lastRenderedPageBreak/>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p w14:paraId="09F87E13" w14:textId="54C5AD04" w:rsidR="000F6101" w:rsidRPr="000F6101" w:rsidRDefault="00DA676B" w:rsidP="00AC4C23">
      <w:pPr>
        <w:widowControl w:val="0"/>
        <w:autoSpaceDE w:val="0"/>
        <w:autoSpaceDN w:val="0"/>
        <w:adjustRightInd w:val="0"/>
        <w:spacing w:line="480" w:lineRule="auto"/>
        <w:ind w:left="640" w:hanging="640"/>
        <w:rPr>
          <w:rFonts w:ascii="Arial"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0F6101" w:rsidRPr="000F6101">
        <w:rPr>
          <w:rFonts w:ascii="Arial" w:hAnsi="Arial" w:cs="Arial"/>
          <w:noProof/>
          <w:sz w:val="20"/>
        </w:rPr>
        <w:t xml:space="preserve">1. </w:t>
      </w:r>
      <w:r w:rsidR="000F6101" w:rsidRPr="000F6101">
        <w:rPr>
          <w:rFonts w:ascii="Arial" w:hAnsi="Arial" w:cs="Arial"/>
          <w:noProof/>
          <w:sz w:val="20"/>
        </w:rPr>
        <w:tab/>
        <w:t xml:space="preserve">Allison GW, Lubchenco J, Carr MH. Marine reserves are necessary but not sufficient for marine conservation. </w:t>
      </w:r>
      <w:r w:rsidR="000F6101" w:rsidRPr="000F6101">
        <w:rPr>
          <w:rFonts w:ascii="Arial" w:hAnsi="Arial" w:cs="Arial"/>
          <w:i/>
          <w:iCs/>
          <w:noProof/>
          <w:sz w:val="20"/>
        </w:rPr>
        <w:t>Ecol Appl</w:t>
      </w:r>
      <w:r w:rsidR="000F6101" w:rsidRPr="000F6101">
        <w:rPr>
          <w:rFonts w:ascii="Arial" w:hAnsi="Arial" w:cs="Arial"/>
          <w:noProof/>
          <w:sz w:val="20"/>
        </w:rPr>
        <w:t>. 1998;8(sp1).</w:t>
      </w:r>
    </w:p>
    <w:p w14:paraId="1D094DCF"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 </w:t>
      </w:r>
      <w:r w:rsidRPr="000F6101">
        <w:rPr>
          <w:rFonts w:ascii="Arial" w:hAnsi="Arial" w:cs="Arial"/>
          <w:noProof/>
          <w:sz w:val="20"/>
        </w:rPr>
        <w:tab/>
        <w:t xml:space="preserve">Stuart-Smith RD, Edgar GJ, Barrett NS, Kininmonth SJ, Bates AE. Thermal biases and vulnerability to warming in the world’s marine fauna. </w:t>
      </w:r>
      <w:r w:rsidRPr="000F6101">
        <w:rPr>
          <w:rFonts w:ascii="Arial" w:hAnsi="Arial" w:cs="Arial"/>
          <w:i/>
          <w:iCs/>
          <w:noProof/>
          <w:sz w:val="20"/>
        </w:rPr>
        <w:t>Nature</w:t>
      </w:r>
      <w:r w:rsidRPr="000F6101">
        <w:rPr>
          <w:rFonts w:ascii="Arial" w:hAnsi="Arial" w:cs="Arial"/>
          <w:noProof/>
          <w:sz w:val="20"/>
        </w:rPr>
        <w:t>. November 2015. doi:10.1038/nature16144.</w:t>
      </w:r>
    </w:p>
    <w:p w14:paraId="08FACCC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3. </w:t>
      </w:r>
      <w:r w:rsidRPr="000F6101">
        <w:rPr>
          <w:rFonts w:ascii="Arial" w:hAnsi="Arial" w:cs="Arial"/>
          <w:noProof/>
          <w:sz w:val="20"/>
        </w:rPr>
        <w:tab/>
        <w:t xml:space="preserve">García Molinos J, Halpern BS, Schoeman DS, et al. Climate velocity and the future global redistribution of marine biodiversity. </w:t>
      </w:r>
      <w:r w:rsidRPr="000F6101">
        <w:rPr>
          <w:rFonts w:ascii="Arial" w:hAnsi="Arial" w:cs="Arial"/>
          <w:i/>
          <w:iCs/>
          <w:noProof/>
          <w:sz w:val="20"/>
        </w:rPr>
        <w:t>Nat Clim Chang</w:t>
      </w:r>
      <w:r w:rsidRPr="000F6101">
        <w:rPr>
          <w:rFonts w:ascii="Arial" w:hAnsi="Arial" w:cs="Arial"/>
          <w:noProof/>
          <w:sz w:val="20"/>
        </w:rPr>
        <w:t>. 2015;6(1):83-88. doi:10.1038/nclimate2769.</w:t>
      </w:r>
    </w:p>
    <w:p w14:paraId="188F9CB5"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4. </w:t>
      </w:r>
      <w:r w:rsidRPr="000F6101">
        <w:rPr>
          <w:rFonts w:ascii="Arial" w:hAnsi="Arial" w:cs="Arial"/>
          <w:noProof/>
          <w:sz w:val="20"/>
        </w:rPr>
        <w:tab/>
        <w:t xml:space="preserve">Peters RL. The Greenhouse Effect and Nature Reserves. </w:t>
      </w:r>
      <w:r w:rsidRPr="000F6101">
        <w:rPr>
          <w:rFonts w:ascii="Arial" w:hAnsi="Arial" w:cs="Arial"/>
          <w:i/>
          <w:iCs/>
          <w:noProof/>
          <w:sz w:val="20"/>
        </w:rPr>
        <w:t>Bioscience</w:t>
      </w:r>
      <w:r w:rsidRPr="000F6101">
        <w:rPr>
          <w:rFonts w:ascii="Arial" w:hAnsi="Arial" w:cs="Arial"/>
          <w:noProof/>
          <w:sz w:val="20"/>
        </w:rPr>
        <w:t>. 1985;35(11):707-717. doi:10.2307/1310052.</w:t>
      </w:r>
    </w:p>
    <w:p w14:paraId="587B8320"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5. </w:t>
      </w:r>
      <w:r w:rsidRPr="000F6101">
        <w:rPr>
          <w:rFonts w:ascii="Arial" w:hAnsi="Arial" w:cs="Arial"/>
          <w:noProof/>
          <w:sz w:val="20"/>
        </w:rPr>
        <w:tab/>
        <w:t xml:space="preserve">Graham N a J, McClanahan TR, MacNeil MA, et al. Climate warming, marine protected areas and the ocean-scale integrity of coral reef ecosystems. </w:t>
      </w:r>
      <w:r w:rsidRPr="000F6101">
        <w:rPr>
          <w:rFonts w:ascii="Arial" w:hAnsi="Arial" w:cs="Arial"/>
          <w:i/>
          <w:iCs/>
          <w:noProof/>
          <w:sz w:val="20"/>
        </w:rPr>
        <w:t>PLoS One</w:t>
      </w:r>
      <w:r w:rsidRPr="000F6101">
        <w:rPr>
          <w:rFonts w:ascii="Arial" w:hAnsi="Arial" w:cs="Arial"/>
          <w:noProof/>
          <w:sz w:val="20"/>
        </w:rPr>
        <w:t>. 2008;3(8):e3039. doi:10.1371/journal.pone.0003039.</w:t>
      </w:r>
    </w:p>
    <w:p w14:paraId="15624562"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6. </w:t>
      </w:r>
      <w:r w:rsidRPr="000F6101">
        <w:rPr>
          <w:rFonts w:ascii="Arial" w:hAnsi="Arial" w:cs="Arial"/>
          <w:noProof/>
          <w:sz w:val="20"/>
        </w:rPr>
        <w:tab/>
        <w:t xml:space="preserve">Monahan WB, Fisichelli NA. Climate exposure of US national parks in a new era of change. </w:t>
      </w:r>
      <w:r w:rsidRPr="000F6101">
        <w:rPr>
          <w:rFonts w:ascii="Arial" w:hAnsi="Arial" w:cs="Arial"/>
          <w:i/>
          <w:iCs/>
          <w:noProof/>
          <w:sz w:val="20"/>
        </w:rPr>
        <w:t>PLoS One</w:t>
      </w:r>
      <w:r w:rsidRPr="000F6101">
        <w:rPr>
          <w:rFonts w:ascii="Arial" w:hAnsi="Arial" w:cs="Arial"/>
          <w:noProof/>
          <w:sz w:val="20"/>
        </w:rPr>
        <w:t>. 2014;9(7):e101302.</w:t>
      </w:r>
    </w:p>
    <w:p w14:paraId="760C8382"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7. </w:t>
      </w:r>
      <w:r w:rsidRPr="000F6101">
        <w:rPr>
          <w:rFonts w:ascii="Arial" w:hAnsi="Arial" w:cs="Arial"/>
          <w:noProof/>
          <w:sz w:val="20"/>
        </w:rPr>
        <w:tab/>
        <w:t xml:space="preserve">Hughes TP, Kerry J, Álvarez-Noriega M, et al. Global warming and recurrent mass bleaching of corals. </w:t>
      </w:r>
      <w:r w:rsidRPr="000F6101">
        <w:rPr>
          <w:rFonts w:ascii="Arial" w:hAnsi="Arial" w:cs="Arial"/>
          <w:i/>
          <w:iCs/>
          <w:noProof/>
          <w:sz w:val="20"/>
        </w:rPr>
        <w:t>Nature</w:t>
      </w:r>
      <w:r w:rsidRPr="000F6101">
        <w:rPr>
          <w:rFonts w:ascii="Arial" w:hAnsi="Arial" w:cs="Arial"/>
          <w:noProof/>
          <w:sz w:val="20"/>
        </w:rPr>
        <w:t>. 2017. doi:10.1038/nature21707.</w:t>
      </w:r>
    </w:p>
    <w:p w14:paraId="591E1A4C"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8. </w:t>
      </w:r>
      <w:r w:rsidRPr="000F6101">
        <w:rPr>
          <w:rFonts w:ascii="Arial" w:hAnsi="Arial" w:cs="Arial"/>
          <w:noProof/>
          <w:sz w:val="20"/>
        </w:rPr>
        <w:tab/>
        <w:t xml:space="preserve">van Vuuren DP, Edmonds J, Kainuma M, et al. The representative concentration pathways: an overview. </w:t>
      </w:r>
      <w:r w:rsidRPr="000F6101">
        <w:rPr>
          <w:rFonts w:ascii="Arial" w:hAnsi="Arial" w:cs="Arial"/>
          <w:i/>
          <w:iCs/>
          <w:noProof/>
          <w:sz w:val="20"/>
        </w:rPr>
        <w:t>Clim Change</w:t>
      </w:r>
      <w:r w:rsidRPr="000F6101">
        <w:rPr>
          <w:rFonts w:ascii="Arial" w:hAnsi="Arial" w:cs="Arial"/>
          <w:noProof/>
          <w:sz w:val="20"/>
        </w:rPr>
        <w:t>. 2011;109(1-2):5-31. doi:10.1007/s10584-011-0148-z.</w:t>
      </w:r>
    </w:p>
    <w:p w14:paraId="72E3AA0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9. </w:t>
      </w:r>
      <w:r w:rsidRPr="000F6101">
        <w:rPr>
          <w:rFonts w:ascii="Arial" w:hAnsi="Arial" w:cs="Arial"/>
          <w:noProof/>
          <w:sz w:val="20"/>
        </w:rPr>
        <w:tab/>
        <w:t xml:space="preserve">Burrows MT, Schoeman DS, Buckley LB, et al. The pace of shifting climate in marine and terrestrial ecosystems. </w:t>
      </w:r>
      <w:r w:rsidRPr="000F6101">
        <w:rPr>
          <w:rFonts w:ascii="Arial" w:hAnsi="Arial" w:cs="Arial"/>
          <w:i/>
          <w:iCs/>
          <w:noProof/>
          <w:sz w:val="20"/>
        </w:rPr>
        <w:t>Science (80- )</w:t>
      </w:r>
      <w:r w:rsidRPr="000F6101">
        <w:rPr>
          <w:rFonts w:ascii="Arial" w:hAnsi="Arial" w:cs="Arial"/>
          <w:noProof/>
          <w:sz w:val="20"/>
        </w:rPr>
        <w:t>. 2011;334(6056):652-655. doi:10.1126/science.1210288.</w:t>
      </w:r>
    </w:p>
    <w:p w14:paraId="22FFA9C3"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0. </w:t>
      </w:r>
      <w:r w:rsidRPr="000F6101">
        <w:rPr>
          <w:rFonts w:ascii="Arial" w:hAnsi="Arial" w:cs="Arial"/>
          <w:noProof/>
          <w:sz w:val="20"/>
        </w:rPr>
        <w:tab/>
        <w:t xml:space="preserve">Gattuso J-P, Magnan A, Bille R, et al. Contrasting futures for ocean and society from different anthropogenic CO2 emissions scenarios. </w:t>
      </w:r>
      <w:r w:rsidRPr="000F6101">
        <w:rPr>
          <w:rFonts w:ascii="Arial" w:hAnsi="Arial" w:cs="Arial"/>
          <w:i/>
          <w:iCs/>
          <w:noProof/>
          <w:sz w:val="20"/>
        </w:rPr>
        <w:t>Science (80- )</w:t>
      </w:r>
      <w:r w:rsidRPr="000F6101">
        <w:rPr>
          <w:rFonts w:ascii="Arial" w:hAnsi="Arial" w:cs="Arial"/>
          <w:noProof/>
          <w:sz w:val="20"/>
        </w:rPr>
        <w:t>. 2015;349(6243):aac4722-1-aac4722-10. doi:10.1126/science.aac4722.</w:t>
      </w:r>
    </w:p>
    <w:p w14:paraId="45206D30"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1. </w:t>
      </w:r>
      <w:r w:rsidRPr="000F6101">
        <w:rPr>
          <w:rFonts w:ascii="Arial" w:hAnsi="Arial" w:cs="Arial"/>
          <w:noProof/>
          <w:sz w:val="20"/>
        </w:rPr>
        <w:tab/>
        <w:t xml:space="preserve">Henson SA, Beaulieu C, Ilyina T, et al. Rapid emergence of climate change in environmental drivers of marine ecosystems. </w:t>
      </w:r>
      <w:r w:rsidRPr="000F6101">
        <w:rPr>
          <w:rFonts w:ascii="Arial" w:hAnsi="Arial" w:cs="Arial"/>
          <w:i/>
          <w:iCs/>
          <w:noProof/>
          <w:sz w:val="20"/>
        </w:rPr>
        <w:t>Nat Commun</w:t>
      </w:r>
      <w:r w:rsidRPr="000F6101">
        <w:rPr>
          <w:rFonts w:ascii="Arial" w:hAnsi="Arial" w:cs="Arial"/>
          <w:noProof/>
          <w:sz w:val="20"/>
        </w:rPr>
        <w:t>. 2017;8(5020):14682. doi:10.1038/ncomms14682.</w:t>
      </w:r>
    </w:p>
    <w:p w14:paraId="0809B1FE"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2. </w:t>
      </w:r>
      <w:r w:rsidRPr="000F6101">
        <w:rPr>
          <w:rFonts w:ascii="Arial" w:hAnsi="Arial" w:cs="Arial"/>
          <w:noProof/>
          <w:sz w:val="20"/>
        </w:rPr>
        <w:tab/>
        <w:t xml:space="preserve">Cacciapaglia C, van Woesik R. Reef-coral refugia in a rapidly changing ocean. </w:t>
      </w:r>
      <w:r w:rsidRPr="000F6101">
        <w:rPr>
          <w:rFonts w:ascii="Arial" w:hAnsi="Arial" w:cs="Arial"/>
          <w:i/>
          <w:iCs/>
          <w:noProof/>
          <w:sz w:val="20"/>
        </w:rPr>
        <w:t>Glob Chang Biol</w:t>
      </w:r>
      <w:r w:rsidRPr="000F6101">
        <w:rPr>
          <w:rFonts w:ascii="Arial" w:hAnsi="Arial" w:cs="Arial"/>
          <w:noProof/>
          <w:sz w:val="20"/>
        </w:rPr>
        <w:t>. 2015;21(6):2272-2282. doi:10.1111/gcb.12851.</w:t>
      </w:r>
    </w:p>
    <w:p w14:paraId="76FE11CC"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lastRenderedPageBreak/>
        <w:t xml:space="preserve">13. </w:t>
      </w:r>
      <w:r w:rsidRPr="000F6101">
        <w:rPr>
          <w:rFonts w:ascii="Arial" w:hAnsi="Arial" w:cs="Arial"/>
          <w:noProof/>
          <w:sz w:val="20"/>
        </w:rPr>
        <w:tab/>
        <w:t xml:space="preserve">McLeod E, Salm R, Green A, Almany J. Designing marine protected area networks to address the impacts of climate change. </w:t>
      </w:r>
      <w:r w:rsidRPr="000F6101">
        <w:rPr>
          <w:rFonts w:ascii="Arial" w:hAnsi="Arial" w:cs="Arial"/>
          <w:i/>
          <w:iCs/>
          <w:noProof/>
          <w:sz w:val="20"/>
        </w:rPr>
        <w:t>Front Ecol Environ</w:t>
      </w:r>
      <w:r w:rsidRPr="000F6101">
        <w:rPr>
          <w:rFonts w:ascii="Arial" w:hAnsi="Arial" w:cs="Arial"/>
          <w:noProof/>
          <w:sz w:val="20"/>
        </w:rPr>
        <w:t>. 2009;7(7):362-370. doi:10.1890/070211.</w:t>
      </w:r>
    </w:p>
    <w:p w14:paraId="0BFDA59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4. </w:t>
      </w:r>
      <w:r w:rsidRPr="000F6101">
        <w:rPr>
          <w:rFonts w:ascii="Arial" w:hAnsi="Arial" w:cs="Arial"/>
          <w:noProof/>
          <w:sz w:val="20"/>
        </w:rPr>
        <w:tab/>
        <w:t xml:space="preserve">Barry JP, Baxter CH, Sagarin RD, Gilman SE. Climate-related, long-term faunal changes in a california rocky intertidal community. </w:t>
      </w:r>
      <w:r w:rsidRPr="000F6101">
        <w:rPr>
          <w:rFonts w:ascii="Arial" w:hAnsi="Arial" w:cs="Arial"/>
          <w:i/>
          <w:iCs/>
          <w:noProof/>
          <w:sz w:val="20"/>
        </w:rPr>
        <w:t>Science (80- )</w:t>
      </w:r>
      <w:r w:rsidRPr="000F6101">
        <w:rPr>
          <w:rFonts w:ascii="Arial" w:hAnsi="Arial" w:cs="Arial"/>
          <w:noProof/>
          <w:sz w:val="20"/>
        </w:rPr>
        <w:t>. 1995;267:672-675.</w:t>
      </w:r>
    </w:p>
    <w:p w14:paraId="1CC73E18"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5. </w:t>
      </w:r>
      <w:r w:rsidRPr="000F6101">
        <w:rPr>
          <w:rFonts w:ascii="Arial" w:hAnsi="Arial" w:cs="Arial"/>
          <w:noProof/>
          <w:sz w:val="20"/>
        </w:rPr>
        <w:tab/>
        <w:t xml:space="preserve">Wernberg T, Bennett S, Babcock RC, et al. Climate-driven regime shift of a temperate marine ecosystem. </w:t>
      </w:r>
      <w:r w:rsidRPr="000F6101">
        <w:rPr>
          <w:rFonts w:ascii="Arial" w:hAnsi="Arial" w:cs="Arial"/>
          <w:i/>
          <w:iCs/>
          <w:noProof/>
          <w:sz w:val="20"/>
        </w:rPr>
        <w:t>Science (80- )</w:t>
      </w:r>
      <w:r w:rsidRPr="000F6101">
        <w:rPr>
          <w:rFonts w:ascii="Arial" w:hAnsi="Arial" w:cs="Arial"/>
          <w:noProof/>
          <w:sz w:val="20"/>
        </w:rPr>
        <w:t>. 2016;353(6295):169. doi:10.1126/science.aad8745.</w:t>
      </w:r>
    </w:p>
    <w:p w14:paraId="22A5F231"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6. </w:t>
      </w:r>
      <w:r w:rsidRPr="000F6101">
        <w:rPr>
          <w:rFonts w:ascii="Arial" w:hAnsi="Arial" w:cs="Arial"/>
          <w:noProof/>
          <w:sz w:val="20"/>
        </w:rPr>
        <w:tab/>
        <w:t xml:space="preserve">Poloczanska ES, Brown CJ, Sydeman WJ, et al. Global imprint of climate change on marine life. </w:t>
      </w:r>
      <w:r w:rsidRPr="000F6101">
        <w:rPr>
          <w:rFonts w:ascii="Arial" w:hAnsi="Arial" w:cs="Arial"/>
          <w:i/>
          <w:iCs/>
          <w:noProof/>
          <w:sz w:val="20"/>
        </w:rPr>
        <w:t>Nat Clim Chang</w:t>
      </w:r>
      <w:r w:rsidRPr="000F6101">
        <w:rPr>
          <w:rFonts w:ascii="Arial" w:hAnsi="Arial" w:cs="Arial"/>
          <w:noProof/>
          <w:sz w:val="20"/>
        </w:rPr>
        <w:t>. 2013;3(10):919-925. doi:10.1038/nclimate1958.</w:t>
      </w:r>
    </w:p>
    <w:p w14:paraId="5349029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7. </w:t>
      </w:r>
      <w:r w:rsidRPr="000F6101">
        <w:rPr>
          <w:rFonts w:ascii="Arial" w:hAnsi="Arial" w:cs="Arial"/>
          <w:noProof/>
          <w:sz w:val="20"/>
        </w:rPr>
        <w:tab/>
        <w:t xml:space="preserve">Aronson RB, Thatje S, Clarke A, et al. Climate Change and Invasibility of the Antarctic Benthos. </w:t>
      </w:r>
      <w:r w:rsidRPr="000F6101">
        <w:rPr>
          <w:rFonts w:ascii="Arial" w:hAnsi="Arial" w:cs="Arial"/>
          <w:i/>
          <w:iCs/>
          <w:noProof/>
          <w:sz w:val="20"/>
        </w:rPr>
        <w:t>Annu Rev Ecol Evol Syst</w:t>
      </w:r>
      <w:r w:rsidRPr="000F6101">
        <w:rPr>
          <w:rFonts w:ascii="Arial" w:hAnsi="Arial" w:cs="Arial"/>
          <w:noProof/>
          <w:sz w:val="20"/>
        </w:rPr>
        <w:t>. 2007;38(1):129-154. doi:10.1146/annurev.ecolsys.38.091206.095525.</w:t>
      </w:r>
    </w:p>
    <w:p w14:paraId="32F61F72"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8. </w:t>
      </w:r>
      <w:r w:rsidRPr="000F6101">
        <w:rPr>
          <w:rFonts w:ascii="Arial" w:hAnsi="Arial" w:cs="Arial"/>
          <w:noProof/>
          <w:sz w:val="20"/>
        </w:rPr>
        <w:tab/>
        <w:t xml:space="preserve">Burrows MT, Schoeman DS, Buckley LB, et al. The Pace of Shifting Climate in Marine and Terrestrial Ecosystems. </w:t>
      </w:r>
      <w:r w:rsidRPr="000F6101">
        <w:rPr>
          <w:rFonts w:ascii="Arial" w:hAnsi="Arial" w:cs="Arial"/>
          <w:i/>
          <w:iCs/>
          <w:noProof/>
          <w:sz w:val="20"/>
        </w:rPr>
        <w:t>Science (80- )</w:t>
      </w:r>
      <w:r w:rsidRPr="000F6101">
        <w:rPr>
          <w:rFonts w:ascii="Arial" w:hAnsi="Arial" w:cs="Arial"/>
          <w:noProof/>
          <w:sz w:val="20"/>
        </w:rPr>
        <w:t>. 2011;334(6056):652-655. doi:10.1126/science.1210288.</w:t>
      </w:r>
    </w:p>
    <w:p w14:paraId="27212D29"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9. </w:t>
      </w:r>
      <w:r w:rsidRPr="000F6101">
        <w:rPr>
          <w:rFonts w:ascii="Arial" w:hAnsi="Arial" w:cs="Arial"/>
          <w:noProof/>
          <w:sz w:val="20"/>
        </w:rPr>
        <w:tab/>
        <w:t xml:space="preserve">Bruno JF, Carr LA, O’Connor MI. Exploring the role of temperature in the ocean through metabolic scaling. </w:t>
      </w:r>
      <w:r w:rsidRPr="000F6101">
        <w:rPr>
          <w:rFonts w:ascii="Arial" w:hAnsi="Arial" w:cs="Arial"/>
          <w:i/>
          <w:iCs/>
          <w:noProof/>
          <w:sz w:val="20"/>
        </w:rPr>
        <w:t>Ecology</w:t>
      </w:r>
      <w:r w:rsidRPr="000F6101">
        <w:rPr>
          <w:rFonts w:ascii="Arial" w:hAnsi="Arial" w:cs="Arial"/>
          <w:noProof/>
          <w:sz w:val="20"/>
        </w:rPr>
        <w:t>. 2015;96(12):3126-3140. doi:10.1890/14-1954.1.</w:t>
      </w:r>
    </w:p>
    <w:p w14:paraId="3ECE4214"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0. </w:t>
      </w:r>
      <w:r w:rsidRPr="000F6101">
        <w:rPr>
          <w:rFonts w:ascii="Arial" w:hAnsi="Arial" w:cs="Arial"/>
          <w:noProof/>
          <w:sz w:val="20"/>
        </w:rPr>
        <w:tab/>
        <w:t xml:space="preserve">Svensson F, Karlsson E, G\a ardmark A, et al. In situ warming strengthens trophic cascades in a coastal food web. </w:t>
      </w:r>
      <w:r w:rsidRPr="000F6101">
        <w:rPr>
          <w:rFonts w:ascii="Arial" w:hAnsi="Arial" w:cs="Arial"/>
          <w:i/>
          <w:iCs/>
          <w:noProof/>
          <w:sz w:val="20"/>
        </w:rPr>
        <w:t>Oikos</w:t>
      </w:r>
      <w:r w:rsidRPr="000F6101">
        <w:rPr>
          <w:rFonts w:ascii="Arial" w:hAnsi="Arial" w:cs="Arial"/>
          <w:noProof/>
          <w:sz w:val="20"/>
        </w:rPr>
        <w:t>. 2017:In press.</w:t>
      </w:r>
    </w:p>
    <w:p w14:paraId="09C9DE59"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1. </w:t>
      </w:r>
      <w:r w:rsidRPr="000F6101">
        <w:rPr>
          <w:rFonts w:ascii="Arial" w:hAnsi="Arial" w:cs="Arial"/>
          <w:noProof/>
          <w:sz w:val="20"/>
        </w:rPr>
        <w:tab/>
        <w:t xml:space="preserve">Diffenbaugh NS, Field CB. Changes in Ecologically Critical Terrestrial Climate Conditions. </w:t>
      </w:r>
      <w:r w:rsidRPr="000F6101">
        <w:rPr>
          <w:rFonts w:ascii="Arial" w:hAnsi="Arial" w:cs="Arial"/>
          <w:i/>
          <w:iCs/>
          <w:noProof/>
          <w:sz w:val="20"/>
        </w:rPr>
        <w:t>Science (80- )</w:t>
      </w:r>
      <w:r w:rsidRPr="000F6101">
        <w:rPr>
          <w:rFonts w:ascii="Arial" w:hAnsi="Arial" w:cs="Arial"/>
          <w:noProof/>
          <w:sz w:val="20"/>
        </w:rPr>
        <w:t>. 2013;341(6145):486. doi:10.1126/science.1237123.</w:t>
      </w:r>
    </w:p>
    <w:p w14:paraId="2063B115"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2. </w:t>
      </w:r>
      <w:r w:rsidRPr="000F6101">
        <w:rPr>
          <w:rFonts w:ascii="Arial" w:hAnsi="Arial" w:cs="Arial"/>
          <w:noProof/>
          <w:sz w:val="20"/>
        </w:rPr>
        <w:tab/>
        <w:t xml:space="preserve">McCauley DJ, Pinsky ML, Palumbi SR, Estes J a., Joyce FH, Warner RR. Marine defaunation: Animal loss in the global ocean. </w:t>
      </w:r>
      <w:r w:rsidRPr="000F6101">
        <w:rPr>
          <w:rFonts w:ascii="Arial" w:hAnsi="Arial" w:cs="Arial"/>
          <w:i/>
          <w:iCs/>
          <w:noProof/>
          <w:sz w:val="20"/>
        </w:rPr>
        <w:t>Science (80- )</w:t>
      </w:r>
      <w:r w:rsidRPr="000F6101">
        <w:rPr>
          <w:rFonts w:ascii="Arial" w:hAnsi="Arial" w:cs="Arial"/>
          <w:noProof/>
          <w:sz w:val="20"/>
        </w:rPr>
        <w:t>. 2015;347(6219):247-254. doi:10.1126/science.1255641.</w:t>
      </w:r>
    </w:p>
    <w:p w14:paraId="2B8D47A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3. </w:t>
      </w:r>
      <w:r w:rsidRPr="000F6101">
        <w:rPr>
          <w:rFonts w:ascii="Arial" w:hAnsi="Arial" w:cs="Arial"/>
          <w:noProof/>
          <w:sz w:val="20"/>
        </w:rPr>
        <w:tab/>
        <w:t xml:space="preserve">Waycott M, Duarte CM, Carruthers TJB, et al. Accelerating loss of seagrasses across the globe threatens coastal ecosystems. </w:t>
      </w:r>
      <w:r w:rsidRPr="000F6101">
        <w:rPr>
          <w:rFonts w:ascii="Arial" w:hAnsi="Arial" w:cs="Arial"/>
          <w:i/>
          <w:iCs/>
          <w:noProof/>
          <w:sz w:val="20"/>
        </w:rPr>
        <w:t>Proc Natl Acad Sci</w:t>
      </w:r>
      <w:r w:rsidRPr="000F6101">
        <w:rPr>
          <w:rFonts w:ascii="Arial" w:hAnsi="Arial" w:cs="Arial"/>
          <w:noProof/>
          <w:sz w:val="20"/>
        </w:rPr>
        <w:t>. 2009;106:12377-12381. doi:10.1073/pnas.0905620106.</w:t>
      </w:r>
    </w:p>
    <w:p w14:paraId="6603718A"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4. </w:t>
      </w:r>
      <w:r w:rsidRPr="000F6101">
        <w:rPr>
          <w:rFonts w:ascii="Arial" w:hAnsi="Arial" w:cs="Arial"/>
          <w:noProof/>
          <w:sz w:val="20"/>
        </w:rPr>
        <w:tab/>
        <w:t xml:space="preserve">Polidoro BA, Carpenter KE, Collins L, et al. The Loss of Species: Mangrove Extinction Risk and Geographic Areas of Global Concern. Hansen DM, ed. </w:t>
      </w:r>
      <w:r w:rsidRPr="000F6101">
        <w:rPr>
          <w:rFonts w:ascii="Arial" w:hAnsi="Arial" w:cs="Arial"/>
          <w:i/>
          <w:iCs/>
          <w:noProof/>
          <w:sz w:val="20"/>
        </w:rPr>
        <w:t>PLoS One</w:t>
      </w:r>
      <w:r w:rsidRPr="000F6101">
        <w:rPr>
          <w:rFonts w:ascii="Arial" w:hAnsi="Arial" w:cs="Arial"/>
          <w:noProof/>
          <w:sz w:val="20"/>
        </w:rPr>
        <w:t>. 2010;5(4):e10095. doi:10.1371/journal.pone.0010095.</w:t>
      </w:r>
    </w:p>
    <w:p w14:paraId="2D27B617"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5. </w:t>
      </w:r>
      <w:r w:rsidRPr="000F6101">
        <w:rPr>
          <w:rFonts w:ascii="Arial" w:hAnsi="Arial" w:cs="Arial"/>
          <w:noProof/>
          <w:sz w:val="20"/>
        </w:rPr>
        <w:tab/>
        <w:t xml:space="preserve">Bruno JF, Selig ER. Regional decline of coral cover in the Indo-Pacific: timing, extent, and </w:t>
      </w:r>
      <w:r w:rsidRPr="000F6101">
        <w:rPr>
          <w:rFonts w:ascii="Arial" w:hAnsi="Arial" w:cs="Arial"/>
          <w:noProof/>
          <w:sz w:val="20"/>
        </w:rPr>
        <w:lastRenderedPageBreak/>
        <w:t xml:space="preserve">subregional comparisons. </w:t>
      </w:r>
      <w:r w:rsidRPr="000F6101">
        <w:rPr>
          <w:rFonts w:ascii="Arial" w:hAnsi="Arial" w:cs="Arial"/>
          <w:i/>
          <w:iCs/>
          <w:noProof/>
          <w:sz w:val="20"/>
        </w:rPr>
        <w:t>PLoS One</w:t>
      </w:r>
      <w:r w:rsidRPr="000F6101">
        <w:rPr>
          <w:rFonts w:ascii="Arial" w:hAnsi="Arial" w:cs="Arial"/>
          <w:noProof/>
          <w:sz w:val="20"/>
        </w:rPr>
        <w:t>. 2007:e711.</w:t>
      </w:r>
    </w:p>
    <w:p w14:paraId="67816CF7"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6. </w:t>
      </w:r>
      <w:r w:rsidRPr="000F6101">
        <w:rPr>
          <w:rFonts w:ascii="Arial" w:hAnsi="Arial" w:cs="Arial"/>
          <w:noProof/>
          <w:sz w:val="20"/>
        </w:rPr>
        <w:tab/>
        <w:t xml:space="preserve">Edgar GJ, Stuart-Smith RD, Willis TJ, et al. Global conservation outcomes depend on marine protected areas with five key features. </w:t>
      </w:r>
      <w:r w:rsidRPr="000F6101">
        <w:rPr>
          <w:rFonts w:ascii="Arial" w:hAnsi="Arial" w:cs="Arial"/>
          <w:i/>
          <w:iCs/>
          <w:noProof/>
          <w:sz w:val="20"/>
        </w:rPr>
        <w:t>Nature</w:t>
      </w:r>
      <w:r w:rsidRPr="000F6101">
        <w:rPr>
          <w:rFonts w:ascii="Arial" w:hAnsi="Arial" w:cs="Arial"/>
          <w:noProof/>
          <w:sz w:val="20"/>
        </w:rPr>
        <w:t>. 2014;506(7487):216-220. doi:10.1038/nature13022.</w:t>
      </w:r>
    </w:p>
    <w:p w14:paraId="6B3E2D0C"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7. </w:t>
      </w:r>
      <w:r w:rsidRPr="000F6101">
        <w:rPr>
          <w:rFonts w:ascii="Arial" w:hAnsi="Arial" w:cs="Arial"/>
          <w:noProof/>
          <w:sz w:val="20"/>
        </w:rPr>
        <w:tab/>
        <w:t>Lester SE, Halpern BS, Grorud-colvert K, et al. Biological effects within no-take marine reserves : a global synthesis. 2009;384:33-46. doi:10.3354/meps08029.</w:t>
      </w:r>
    </w:p>
    <w:p w14:paraId="4B532616"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8. </w:t>
      </w:r>
      <w:r w:rsidRPr="000F6101">
        <w:rPr>
          <w:rFonts w:ascii="Arial" w:hAnsi="Arial" w:cs="Arial"/>
          <w:noProof/>
          <w:sz w:val="20"/>
        </w:rPr>
        <w:tab/>
        <w:t xml:space="preserve">O’Leary BC, Winther-Janson M, Bainbridge JM, Aitken J, Hawkins JP, Roberts CM. Effective Coverage Targets for Ocean Protection. </w:t>
      </w:r>
      <w:r w:rsidRPr="000F6101">
        <w:rPr>
          <w:rFonts w:ascii="Arial" w:hAnsi="Arial" w:cs="Arial"/>
          <w:i/>
          <w:iCs/>
          <w:noProof/>
          <w:sz w:val="20"/>
        </w:rPr>
        <w:t>Conserv Lett</w:t>
      </w:r>
      <w:r w:rsidRPr="000F6101">
        <w:rPr>
          <w:rFonts w:ascii="Arial" w:hAnsi="Arial" w:cs="Arial"/>
          <w:noProof/>
          <w:sz w:val="20"/>
        </w:rPr>
        <w:t>. 2016;0(0):1-6. doi:10.1111/conl.12247.</w:t>
      </w:r>
    </w:p>
    <w:p w14:paraId="4FE8F63A"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9. </w:t>
      </w:r>
      <w:r w:rsidRPr="000F6101">
        <w:rPr>
          <w:rFonts w:ascii="Arial" w:hAnsi="Arial" w:cs="Arial"/>
          <w:noProof/>
          <w:sz w:val="20"/>
        </w:rPr>
        <w:tab/>
        <w:t xml:space="preserve">Spalding MD, Fox HE, Allen GR, et al. Marine Ecoregions of the World: A Bioregionalization of Coastal and Shelf Areas. </w:t>
      </w:r>
      <w:r w:rsidRPr="000F6101">
        <w:rPr>
          <w:rFonts w:ascii="Arial" w:hAnsi="Arial" w:cs="Arial"/>
          <w:i/>
          <w:iCs/>
          <w:noProof/>
          <w:sz w:val="20"/>
        </w:rPr>
        <w:t>Bioscience</w:t>
      </w:r>
      <w:r w:rsidRPr="000F6101">
        <w:rPr>
          <w:rFonts w:ascii="Arial" w:hAnsi="Arial" w:cs="Arial"/>
          <w:noProof/>
          <w:sz w:val="20"/>
        </w:rPr>
        <w:t>. 2007;57(7):573-583. doi:10.1641/B570707.</w:t>
      </w:r>
    </w:p>
    <w:p w14:paraId="5D866124" w14:textId="2995D4B7" w:rsidR="00DA676B" w:rsidRPr="0020463F" w:rsidRDefault="00DA676B" w:rsidP="00AC4C23">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6E04DCDB"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 xml:space="preserve">rates of </w:t>
      </w:r>
      <w:r w:rsidR="00C874DF">
        <w:rPr>
          <w:rFonts w:ascii="Arial" w:hAnsi="Arial" w:cs="Arial"/>
          <w:sz w:val="20"/>
          <w:szCs w:val="20"/>
        </w:rPr>
        <w:t xml:space="preserve">increase of </w:t>
      </w:r>
      <w:r w:rsidRPr="00BF5917">
        <w:rPr>
          <w:rFonts w:ascii="Arial" w:hAnsi="Arial" w:cs="Arial"/>
          <w:sz w:val="20"/>
          <w:szCs w:val="20"/>
        </w:rPr>
        <w:t>ocean temperatures (mean</w:t>
      </w:r>
      <w:r w:rsidR="003F511C">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w:t>
      </w:r>
      <w:r w:rsidR="0005090E">
        <w:rPr>
          <w:rFonts w:ascii="Arial" w:hAnsi="Arial" w:cs="Arial"/>
          <w:sz w:val="20"/>
          <w:szCs w:val="20"/>
        </w:rPr>
        <w:t>models (RCP 8.5 and 4.5</w:t>
      </w:r>
      <w:r w:rsidR="003F511C">
        <w:rPr>
          <w:rFonts w:ascii="Arial" w:hAnsi="Arial" w:cs="Arial"/>
          <w:sz w:val="20"/>
          <w:szCs w:val="20"/>
        </w:rPr>
        <w:t>)</w:t>
      </w:r>
      <w:r w:rsidR="0005090E">
        <w:rPr>
          <w:rFonts w:ascii="Arial" w:hAnsi="Arial" w:cs="Arial"/>
          <w:sz w:val="20"/>
          <w:szCs w:val="20"/>
        </w:rPr>
        <w:t xml:space="preserve"> based on </w:t>
      </w:r>
      <w:r w:rsidR="0005090E" w:rsidRPr="00FA419F">
        <w:rPr>
          <w:rFonts w:ascii="Arial" w:hAnsi="Arial" w:cs="Arial"/>
          <w:sz w:val="20"/>
          <w:szCs w:val="20"/>
        </w:rPr>
        <w:t xml:space="preserve">CMIP5 </w:t>
      </w:r>
      <w:r w:rsidR="0005090E">
        <w:rPr>
          <w:rFonts w:ascii="Arial" w:hAnsi="Arial" w:cs="Arial"/>
          <w:sz w:val="20"/>
          <w:szCs w:val="20"/>
        </w:rPr>
        <w:t xml:space="preserve">simulation </w:t>
      </w:r>
      <w:r w:rsidR="0005090E" w:rsidRPr="0005090E">
        <w:rPr>
          <w:rFonts w:ascii="Arial" w:hAnsi="Arial" w:cs="Arial"/>
          <w:sz w:val="20"/>
          <w:szCs w:val="20"/>
          <w:highlight w:val="yellow"/>
        </w:rPr>
        <w:t>ensembles</w:t>
      </w:r>
      <w:r w:rsidR="00BF5917" w:rsidRPr="00BF5917">
        <w:rPr>
          <w:rFonts w:ascii="Arial" w:hAnsi="Arial" w:cs="Arial"/>
          <w:sz w:val="20"/>
          <w:szCs w:val="20"/>
        </w:rPr>
        <w:t>.</w:t>
      </w:r>
      <w:r w:rsidR="00BF5917">
        <w:rPr>
          <w:rFonts w:ascii="Arial" w:hAnsi="Arial" w:cs="Arial"/>
          <w:sz w:val="20"/>
          <w:szCs w:val="20"/>
        </w:rPr>
        <w:t xml:space="preserve"> (sample size)</w:t>
      </w:r>
      <w:r w:rsidR="0005090E">
        <w:rPr>
          <w:rFonts w:ascii="Arial" w:hAnsi="Arial" w:cs="Arial"/>
          <w:sz w:val="20"/>
          <w:szCs w:val="20"/>
        </w:rPr>
        <w:t xml:space="preserve">   </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Subropical</w:t>
            </w:r>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520B0C04" w14:textId="32C7F425"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 xml:space="preserve">(mean values and sample size = number of cells) </w:t>
      </w:r>
      <w:r w:rsidRPr="00BF5917">
        <w:rPr>
          <w:rFonts w:ascii="Arial" w:hAnsi="Arial" w:cs="Arial"/>
          <w:sz w:val="20"/>
          <w:szCs w:val="20"/>
        </w:rPr>
        <w:t xml:space="preserve">of ocean temperatures </w:t>
      </w:r>
      <w:r w:rsidRPr="00BF5917">
        <w:rPr>
          <w:rFonts w:ascii="Arial" w:hAnsi="Arial" w:cs="Arial"/>
          <w:color w:val="1A1A1A"/>
          <w:sz w:val="20"/>
          <w:szCs w:val="20"/>
        </w:rPr>
        <w:t xml:space="preserve">in MPAs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cells)</w:t>
      </w:r>
      <w:r>
        <w:rPr>
          <w:rFonts w:ascii="Arial" w:hAnsi="Arial" w:cs="Arial"/>
          <w:sz w:val="20"/>
          <w:szCs w:val="20"/>
        </w:rPr>
        <w:t xml:space="preserve"> for RCP 8.5</w:t>
      </w:r>
      <w:r w:rsidR="0084769F">
        <w:rPr>
          <w:rFonts w:ascii="Arial" w:hAnsi="Arial" w:cs="Arial"/>
          <w:sz w:val="20"/>
          <w:szCs w:val="20"/>
        </w:rPr>
        <w:t xml:space="preserve"> (</w:t>
      </w:r>
      <w:r w:rsidR="0084769F" w:rsidRPr="00FA419F">
        <w:rPr>
          <w:rFonts w:ascii="Arial" w:hAnsi="Arial" w:cs="Arial"/>
          <w:sz w:val="20"/>
          <w:szCs w:val="20"/>
        </w:rPr>
        <w:t>CMIP5</w:t>
      </w:r>
      <w:r w:rsidR="0084769F">
        <w:rPr>
          <w:rFonts w:ascii="Arial" w:hAnsi="Arial" w:cs="Arial"/>
          <w:sz w:val="20"/>
          <w:szCs w:val="20"/>
        </w:rPr>
        <w:t>)</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 xml:space="preserve">Overall mean rate of the global ocean is 0.042 (n=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7709F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Subropical</w:t>
            </w:r>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7709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7709F8">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BCB0635" w14:textId="77777777" w:rsidR="00411615" w:rsidRDefault="00411615" w:rsidP="00694E2B">
      <w:pPr>
        <w:spacing w:line="480" w:lineRule="auto"/>
        <w:rPr>
          <w:rFonts w:ascii="Arial" w:hAnsi="Arial" w:cs="Arial"/>
          <w:b/>
          <w:sz w:val="20"/>
          <w:szCs w:val="20"/>
        </w:rPr>
      </w:pPr>
    </w:p>
    <w:p w14:paraId="66BA16EA" w14:textId="6C0A84A5"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768EF539"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8B148B">
        <w:rPr>
          <w:rFonts w:ascii="Arial" w:hAnsi="Arial" w:cs="Arial"/>
          <w:sz w:val="20"/>
          <w:szCs w:val="20"/>
        </w:rPr>
        <w:t xml:space="preserve">R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CIM</w:t>
      </w:r>
      <w:r w:rsidR="00C26ADC">
        <w:rPr>
          <w:rFonts w:ascii="Arial" w:hAnsi="Arial" w:cs="Arial"/>
          <w:sz w:val="20"/>
          <w:szCs w:val="20"/>
        </w:rPr>
        <w:t>P</w:t>
      </w:r>
      <w:r w:rsidR="008B148B">
        <w:rPr>
          <w:rFonts w:ascii="Arial" w:hAnsi="Arial" w:cs="Arial"/>
          <w:sz w:val="20"/>
          <w:szCs w:val="20"/>
        </w:rPr>
        <w:t xml:space="preserve">5 ensemble model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A2 </w:t>
      </w:r>
      <w:r w:rsidR="00CB7004">
        <w:rPr>
          <w:rFonts w:ascii="Arial" w:hAnsi="Arial" w:cs="Arial"/>
          <w:sz w:val="20"/>
          <w:szCs w:val="20"/>
        </w:rPr>
        <w:t>emissions</w:t>
      </w:r>
      <w:r w:rsidRPr="000F1386">
        <w:rPr>
          <w:rFonts w:ascii="Arial" w:hAnsi="Arial" w:cs="Arial"/>
          <w:sz w:val="20"/>
          <w:szCs w:val="20"/>
        </w:rPr>
        <w:t xml:space="preserve"> scenario. </w:t>
      </w:r>
      <w:r w:rsidR="006A08F2">
        <w:rPr>
          <w:rFonts w:ascii="Arial" w:hAnsi="Arial" w:cs="Arial"/>
          <w:sz w:val="20"/>
          <w:szCs w:val="20"/>
        </w:rPr>
        <w:t xml:space="preserve">Black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772699D3" w14:textId="1EE81CB4" w:rsidR="00396E49" w:rsidRDefault="00396E49" w:rsidP="00694E2B">
      <w:pPr>
        <w:spacing w:line="480" w:lineRule="auto"/>
        <w:rPr>
          <w:rFonts w:ascii="Arial" w:hAnsi="Arial" w:cs="Arial"/>
          <w:sz w:val="20"/>
          <w:szCs w:val="20"/>
        </w:rPr>
      </w:pPr>
      <w:r>
        <w:rPr>
          <w:rFonts w:ascii="Arial" w:hAnsi="Arial" w:cs="Arial"/>
          <w:sz w:val="20"/>
          <w:szCs w:val="20"/>
        </w:rPr>
        <w:br w:type="page"/>
      </w:r>
    </w:p>
    <w:p w14:paraId="1B67A424" w14:textId="77777777" w:rsidR="0050482F" w:rsidRDefault="0050482F" w:rsidP="00694E2B">
      <w:pPr>
        <w:spacing w:line="480" w:lineRule="auto"/>
        <w:rPr>
          <w:rFonts w:ascii="Arial" w:hAnsi="Arial" w:cs="Arial"/>
          <w:b/>
          <w:sz w:val="20"/>
          <w:szCs w:val="20"/>
        </w:rPr>
      </w:pPr>
    </w:p>
    <w:p w14:paraId="5A919299" w14:textId="41D4404A" w:rsidR="00BE16F6" w:rsidRDefault="00625E67"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11CC16CA" wp14:editId="1F776116">
            <wp:extent cx="5939790" cy="1526540"/>
            <wp:effectExtent l="0" t="0" r="3810" b="0"/>
            <wp:docPr id="1" name="Picture 1"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1526540"/>
                    </a:xfrm>
                    <a:prstGeom prst="rect">
                      <a:avLst/>
                    </a:prstGeom>
                    <a:noFill/>
                    <a:ln>
                      <a:noFill/>
                    </a:ln>
                  </pic:spPr>
                </pic:pic>
              </a:graphicData>
            </a:graphic>
          </wp:inline>
        </w:drawing>
      </w:r>
    </w:p>
    <w:p w14:paraId="1DB1E761" w14:textId="77777777" w:rsidR="00BE16F6" w:rsidRDefault="00BE16F6" w:rsidP="00694E2B">
      <w:pPr>
        <w:spacing w:line="480" w:lineRule="auto"/>
        <w:rPr>
          <w:rFonts w:ascii="Arial" w:hAnsi="Arial" w:cs="Arial"/>
          <w:b/>
          <w:sz w:val="20"/>
          <w:szCs w:val="20"/>
        </w:rPr>
      </w:pPr>
    </w:p>
    <w:p w14:paraId="2B8075BF" w14:textId="0778556C" w:rsidR="0092115C" w:rsidRDefault="002C4277" w:rsidP="00694E2B">
      <w:pPr>
        <w:widowControl w:val="0"/>
        <w:autoSpaceDE w:val="0"/>
        <w:autoSpaceDN w:val="0"/>
        <w:adjustRightInd w:val="0"/>
        <w:spacing w:after="240"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in fully protected marine reserves 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Blue circles are 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exceeded (</w:t>
      </w:r>
      <w:r w:rsidR="008403E9" w:rsidRPr="00245C96">
        <w:rPr>
          <w:rFonts w:ascii="Arial" w:hAnsi="Arial" w:cs="Arial"/>
          <w:sz w:val="20"/>
          <w:szCs w:val="20"/>
          <w:highlight w:val="yellow"/>
        </w:rPr>
        <w:t>in 2017</w:t>
      </w:r>
      <w:r w:rsidR="008403E9">
        <w:rPr>
          <w:rFonts w:ascii="Arial" w:hAnsi="Arial" w:cs="Arial"/>
          <w:sz w:val="20"/>
          <w:szCs w:val="20"/>
        </w:rPr>
        <w:t xml:space="preserve">), red circles are reserves that have not. Black lines are </w:t>
      </w:r>
      <w:r w:rsidR="00560D07">
        <w:rPr>
          <w:rFonts w:ascii="Arial" w:hAnsi="Arial" w:cs="Arial"/>
          <w:sz w:val="20"/>
          <w:szCs w:val="20"/>
        </w:rPr>
        <w:t xml:space="preserve">fitted functions from a GAM model that includes a spatial autocorrelation term. </w:t>
      </w:r>
      <w:r w:rsidR="006A08F2">
        <w:rPr>
          <w:rFonts w:ascii="Arial" w:hAnsi="Arial" w:cs="Arial"/>
          <w:sz w:val="20"/>
          <w:szCs w:val="20"/>
        </w:rPr>
        <w:t xml:space="preserve">A-C: </w:t>
      </w:r>
      <w:r w:rsidR="008403E9">
        <w:rPr>
          <w:rFonts w:ascii="Arial" w:hAnsi="Arial" w:cs="Arial"/>
          <w:sz w:val="20"/>
          <w:szCs w:val="20"/>
        </w:rPr>
        <w:t>Grey circles are grid cells not in a marine reserve</w:t>
      </w:r>
      <w:r w:rsidR="00560D07">
        <w:rPr>
          <w:rFonts w:ascii="Arial" w:hAnsi="Arial" w:cs="Arial"/>
          <w:sz w:val="20"/>
          <w:szCs w:val="20"/>
        </w:rPr>
        <w:t xml:space="preserve">. D: </w:t>
      </w:r>
      <w:r w:rsidR="00806657" w:rsidRPr="002321AA">
        <w:rPr>
          <w:rFonts w:ascii="Arial" w:hAnsi="Arial" w:cs="Arial"/>
          <w:sz w:val="20"/>
          <w:szCs w:val="20"/>
          <w:highlight w:val="yellow"/>
        </w:rPr>
        <w:t>Predicted community safety margins</w:t>
      </w:r>
      <w:r w:rsidR="00806657">
        <w:rPr>
          <w:rFonts w:ascii="Arial" w:hAnsi="Arial" w:cs="Arial"/>
          <w:sz w:val="20"/>
          <w:szCs w:val="20"/>
        </w:rPr>
        <w:t xml:space="preserve"> </w:t>
      </w:r>
      <w:r w:rsidR="002321AA">
        <w:rPr>
          <w:rFonts w:ascii="Arial" w:hAnsi="Arial" w:cs="Arial"/>
          <w:sz w:val="20"/>
          <w:szCs w:val="20"/>
        </w:rPr>
        <w:t xml:space="preserve">for marine ecoregion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2321AA">
        <w:rPr>
          <w:rFonts w:ascii="Arial" w:hAnsi="Arial" w:cs="Arial"/>
          <w:sz w:val="20"/>
          <w:szCs w:val="20"/>
          <w:highlight w:val="yellow"/>
        </w:rPr>
        <w:t>MPAs</w:t>
      </w:r>
      <w:r w:rsidR="002321AA" w:rsidRPr="009C088B">
        <w:rPr>
          <w:rFonts w:ascii="Arial" w:hAnsi="Arial" w:cs="Arial"/>
          <w:sz w:val="20"/>
          <w:szCs w:val="20"/>
        </w:rPr>
        <w:t xml:space="preserve"> in each ecoregion (see values in Table S1). </w:t>
      </w:r>
      <w:r w:rsidR="002321AA" w:rsidRPr="002321AA">
        <w:rPr>
          <w:rFonts w:ascii="Arial" w:hAnsi="Arial" w:cs="Arial"/>
          <w:sz w:val="20"/>
          <w:szCs w:val="20"/>
          <w:highlight w:val="yellow"/>
        </w:rPr>
        <w:t xml:space="preserve">The </w:t>
      </w:r>
      <w:r w:rsidR="002321AA" w:rsidRPr="002321AA">
        <w:rPr>
          <w:rFonts w:ascii="Arial" w:hAnsi="Arial" w:cs="Arial"/>
          <w:color w:val="1A1A1A"/>
          <w:sz w:val="20"/>
          <w:szCs w:val="20"/>
          <w:highlight w:val="yellow"/>
        </w:rPr>
        <w:t>Community Mean Warming Buffer</w:t>
      </w:r>
      <w:r w:rsidR="002321AA">
        <w:rPr>
          <w:rFonts w:ascii="Arial" w:hAnsi="Arial" w:cs="Arial"/>
          <w:color w:val="1A1A1A"/>
          <w:sz w:val="20"/>
          <w:szCs w:val="20"/>
        </w:rPr>
        <w:t xml:space="preserve">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ys by the Reef Life Survey (RLS) program</w:t>
      </w:r>
      <w:r w:rsidR="002321AA" w:rsidRPr="000F1386">
        <w:rPr>
          <w:rFonts w:ascii="Arial" w:hAnsi="Arial" w:cs="Arial"/>
          <w:sz w:val="20"/>
          <w:szCs w:val="20"/>
        </w:rPr>
        <w:fldChar w:fldCharType="begin" w:fldLock="1"/>
      </w:r>
      <w:r w:rsidR="002321AA">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2321AA" w:rsidRPr="00DA676B">
        <w:rPr>
          <w:rFonts w:ascii="Arial" w:hAnsi="Arial" w:cs="Arial"/>
          <w:noProof/>
          <w:sz w:val="20"/>
          <w:vertAlign w:val="superscript"/>
        </w:rPr>
        <w:t>2</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B149EC">
        <w:rPr>
          <w:rFonts w:ascii="Arial" w:hAnsi="Arial" w:cs="Arial"/>
          <w:sz w:val="20"/>
          <w:szCs w:val="20"/>
        </w:rPr>
        <w:t xml:space="preserve"> </w:t>
      </w:r>
      <w:r w:rsidR="00B149EC">
        <w:rPr>
          <w:rFonts w:ascii="Arial" w:hAnsi="Arial" w:cs="Arial"/>
          <w:color w:val="1A1A1A"/>
          <w:sz w:val="20"/>
          <w:szCs w:val="20"/>
        </w:rPr>
        <w:t>(</w:t>
      </w:r>
      <w:r w:rsidR="00B149EC" w:rsidRPr="00B149EC">
        <w:rPr>
          <w:rFonts w:ascii="Arial" w:hAnsi="Arial" w:cs="Arial"/>
          <w:color w:val="1A1A1A"/>
          <w:sz w:val="20"/>
          <w:szCs w:val="20"/>
          <w:highlight w:val="yellow"/>
        </w:rPr>
        <w:t>see complete description in the Supplemental text</w:t>
      </w:r>
      <w:r w:rsidR="00B149EC">
        <w:rPr>
          <w:rFonts w:ascii="Arial" w:hAnsi="Arial" w:cs="Arial"/>
          <w:color w:val="1A1A1A"/>
          <w:sz w:val="20"/>
          <w:szCs w:val="20"/>
        </w:rPr>
        <w:t>)</w:t>
      </w:r>
      <w:r w:rsidR="002321AA">
        <w:rPr>
          <w:rFonts w:ascii="Arial" w:hAnsi="Arial" w:cs="Arial"/>
          <w:sz w:val="20"/>
          <w:szCs w:val="20"/>
        </w:rPr>
        <w:t xml:space="preserve">. </w:t>
      </w:r>
    </w:p>
    <w:p w14:paraId="0AFA167D"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60CB3C8F"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1FBB1F0B" w14:textId="77777777" w:rsidR="00485B66" w:rsidRDefault="00485B66" w:rsidP="00694E2B">
      <w:pPr>
        <w:widowControl w:val="0"/>
        <w:autoSpaceDE w:val="0"/>
        <w:autoSpaceDN w:val="0"/>
        <w:adjustRightInd w:val="0"/>
        <w:spacing w:after="240" w:line="480" w:lineRule="auto"/>
        <w:rPr>
          <w:rFonts w:ascii="Arial" w:hAnsi="Arial" w:cs="Arial"/>
          <w:sz w:val="20"/>
          <w:szCs w:val="20"/>
        </w:rPr>
      </w:pPr>
    </w:p>
    <w:p w14:paraId="58BB07B3" w14:textId="77777777" w:rsidR="0050482F" w:rsidRDefault="0050482F" w:rsidP="00694E2B">
      <w:pPr>
        <w:widowControl w:val="0"/>
        <w:autoSpaceDE w:val="0"/>
        <w:autoSpaceDN w:val="0"/>
        <w:adjustRightInd w:val="0"/>
        <w:spacing w:after="240" w:line="480" w:lineRule="auto"/>
        <w:rPr>
          <w:rFonts w:ascii="Arial" w:hAnsi="Arial" w:cs="Arial"/>
          <w:sz w:val="20"/>
          <w:szCs w:val="20"/>
        </w:rPr>
      </w:pPr>
    </w:p>
    <w:p w14:paraId="479F7FBA" w14:textId="32C385AC" w:rsidR="00485B66" w:rsidRDefault="00485B66" w:rsidP="007B4471">
      <w:pPr>
        <w:rPr>
          <w:rFonts w:ascii="Arial" w:hAnsi="Arial" w:cs="Arial"/>
          <w:b/>
          <w:sz w:val="20"/>
          <w:szCs w:val="20"/>
        </w:rPr>
      </w:pPr>
    </w:p>
    <w:p w14:paraId="29ECA271" w14:textId="5DCA7EF8" w:rsidR="0050482F" w:rsidRDefault="00CE6027" w:rsidP="00694E2B">
      <w:pPr>
        <w:widowControl w:val="0"/>
        <w:autoSpaceDE w:val="0"/>
        <w:autoSpaceDN w:val="0"/>
        <w:adjustRightInd w:val="0"/>
        <w:spacing w:after="240" w:line="480" w:lineRule="auto"/>
        <w:rPr>
          <w:rFonts w:ascii="Arial" w:hAnsi="Arial" w:cs="Arial"/>
          <w:b/>
          <w:sz w:val="20"/>
          <w:szCs w:val="20"/>
        </w:rPr>
      </w:pPr>
      <w:r>
        <w:rPr>
          <w:rFonts w:ascii="Arial" w:hAnsi="Arial" w:cs="Arial"/>
          <w:b/>
          <w:noProof/>
          <w:sz w:val="20"/>
          <w:szCs w:val="20"/>
        </w:rPr>
        <w:lastRenderedPageBreak/>
        <w:drawing>
          <wp:inline distT="0" distB="0" distL="0" distR="0" wp14:anchorId="332C50D6" wp14:editId="2206753E">
            <wp:extent cx="3442335" cy="5304670"/>
            <wp:effectExtent l="0" t="0" r="1206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emap_2050.jpg"/>
                    <pic:cNvPicPr/>
                  </pic:nvPicPr>
                  <pic:blipFill rotWithShape="1">
                    <a:blip r:embed="rId12">
                      <a:extLst>
                        <a:ext uri="{28A0092B-C50C-407E-A947-70E740481C1C}">
                          <a14:useLocalDpi xmlns:a14="http://schemas.microsoft.com/office/drawing/2010/main" val="0"/>
                        </a:ext>
                      </a:extLst>
                    </a:blip>
                    <a:srcRect l="10546" r="49499"/>
                    <a:stretch/>
                  </pic:blipFill>
                  <pic:spPr bwMode="auto">
                    <a:xfrm>
                      <a:off x="0" y="0"/>
                      <a:ext cx="3442335" cy="5304670"/>
                    </a:xfrm>
                    <a:prstGeom prst="rect">
                      <a:avLst/>
                    </a:prstGeom>
                    <a:ln>
                      <a:noFill/>
                    </a:ln>
                    <a:extLst>
                      <a:ext uri="{53640926-AAD7-44D8-BBD7-CCE9431645EC}">
                        <a14:shadowObscured xmlns:a14="http://schemas.microsoft.com/office/drawing/2010/main"/>
                      </a:ext>
                    </a:extLst>
                  </pic:spPr>
                </pic:pic>
              </a:graphicData>
            </a:graphic>
          </wp:inline>
        </w:drawing>
      </w:r>
    </w:p>
    <w:p w14:paraId="6DF512AB" w14:textId="7C495159" w:rsidR="007B4471" w:rsidRPr="003F7627" w:rsidRDefault="0050482F" w:rsidP="00694E2B">
      <w:pPr>
        <w:widowControl w:val="0"/>
        <w:autoSpaceDE w:val="0"/>
        <w:autoSpaceDN w:val="0"/>
        <w:adjustRightInd w:val="0"/>
        <w:spacing w:after="240" w:line="480" w:lineRule="auto"/>
        <w:rPr>
          <w:rFonts w:ascii="Arial" w:hAnsi="Arial" w:cs="Arial"/>
          <w:sz w:val="20"/>
          <w:szCs w:val="20"/>
        </w:rPr>
      </w:pPr>
      <w:r w:rsidRPr="003F7627">
        <w:rPr>
          <w:rFonts w:ascii="Arial" w:hAnsi="Arial" w:cs="Arial"/>
          <w:b/>
          <w:sz w:val="20"/>
          <w:szCs w:val="20"/>
        </w:rPr>
        <w:t xml:space="preserve">Figure 3. Spatial distribution </w:t>
      </w:r>
      <w:r w:rsidR="00A53EED" w:rsidRPr="003F7627">
        <w:rPr>
          <w:rFonts w:ascii="Arial" w:hAnsi="Arial" w:cs="Arial"/>
          <w:b/>
          <w:sz w:val="20"/>
          <w:szCs w:val="20"/>
        </w:rPr>
        <w:t>of temporary refugia fro</w:t>
      </w:r>
      <w:r w:rsidR="00855D2B" w:rsidRPr="003F7627">
        <w:rPr>
          <w:rFonts w:ascii="Arial" w:hAnsi="Arial" w:cs="Arial"/>
          <w:b/>
          <w:sz w:val="20"/>
          <w:szCs w:val="20"/>
        </w:rPr>
        <w:t xml:space="preserve">m climate change in the ocean.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blue)</w:t>
      </w:r>
      <w:r w:rsidR="00855D2B" w:rsidRPr="003F7627">
        <w:rPr>
          <w:rFonts w:ascii="Arial" w:hAnsi="Arial" w:cs="Arial"/>
          <w:sz w:val="20"/>
          <w:szCs w:val="20"/>
        </w:rPr>
        <w:t xml:space="preserve">, oxygen concentration </w:t>
      </w:r>
      <w:r w:rsidR="003F7627" w:rsidRPr="003F7627">
        <w:rPr>
          <w:rFonts w:ascii="Arial" w:hAnsi="Arial" w:cs="Arial"/>
          <w:sz w:val="20"/>
          <w:szCs w:val="20"/>
        </w:rPr>
        <w:t xml:space="preserve">(green),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0 for RCP 8.5 (top panel) and 4.5 (bottom panel), CMIP5. The area for the RCP 4.5 multifactor refugia (</w:t>
      </w:r>
      <w:r w:rsidR="003F7627" w:rsidRPr="003F7627">
        <w:rPr>
          <w:rFonts w:ascii="Arial" w:eastAsia="Times New Roman" w:hAnsi="Arial" w:cs="Arial"/>
          <w:color w:val="000000"/>
          <w:sz w:val="20"/>
          <w:szCs w:val="20"/>
          <w:shd w:val="clear" w:color="auto" w:fill="FFFFFF"/>
        </w:rPr>
        <w:t>46 x e6 km</w:t>
      </w:r>
      <w:r w:rsidR="003F7627" w:rsidRPr="003F7627">
        <w:rPr>
          <w:rFonts w:ascii="Arial" w:eastAsia="Times New Roman" w:hAnsi="Arial" w:cs="Arial"/>
          <w:color w:val="000000"/>
          <w:sz w:val="20"/>
          <w:szCs w:val="20"/>
          <w:shd w:val="clear" w:color="auto" w:fill="FFFFFF"/>
          <w:vertAlign w:val="superscript"/>
        </w:rPr>
        <w:t>2</w:t>
      </w:r>
      <w:r w:rsidR="003F7627" w:rsidRPr="003F7627">
        <w:rPr>
          <w:rFonts w:ascii="Arial" w:eastAsia="Times New Roman" w:hAnsi="Arial" w:cs="Arial"/>
          <w:color w:val="000000"/>
          <w:sz w:val="20"/>
          <w:szCs w:val="20"/>
          <w:shd w:val="clear" w:color="auto" w:fill="FFFFFF"/>
        </w:rPr>
        <w:t>) is nearly twice the size of that of RCP 8.5 (46 x e6 km</w:t>
      </w:r>
      <w:r w:rsidR="003F7627" w:rsidRPr="003F7627">
        <w:rPr>
          <w:rFonts w:ascii="Arial" w:eastAsia="Times New Roman" w:hAnsi="Arial" w:cs="Arial"/>
          <w:color w:val="000000"/>
          <w:sz w:val="20"/>
          <w:szCs w:val="20"/>
          <w:shd w:val="clear" w:color="auto" w:fill="FFFFFF"/>
          <w:vertAlign w:val="superscript"/>
        </w:rPr>
        <w:t>2</w:t>
      </w:r>
      <w:r w:rsidR="003F7627" w:rsidRPr="003F7627">
        <w:rPr>
          <w:rFonts w:ascii="Arial" w:eastAsia="Times New Roman" w:hAnsi="Arial" w:cs="Arial"/>
          <w:color w:val="000000"/>
          <w:sz w:val="20"/>
          <w:szCs w:val="20"/>
          <w:shd w:val="clear" w:color="auto" w:fill="FFFFFF"/>
        </w:rPr>
        <w:t>).</w:t>
      </w:r>
      <w:r w:rsidR="0011617A">
        <w:rPr>
          <w:rFonts w:ascii="Arial" w:eastAsia="Times New Roman" w:hAnsi="Arial" w:cs="Arial"/>
          <w:color w:val="000000"/>
          <w:sz w:val="20"/>
          <w:szCs w:val="20"/>
          <w:shd w:val="clear" w:color="auto" w:fill="FFFFFF"/>
        </w:rPr>
        <w:t xml:space="preserve"> </w:t>
      </w: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8338EC2" w14:textId="77777777" w:rsidR="001003E3" w:rsidRDefault="001003E3">
      <w:pPr>
        <w:rPr>
          <w:rFonts w:ascii="Arial" w:hAnsi="Arial" w:cs="Arial"/>
          <w:b/>
          <w:sz w:val="20"/>
          <w:szCs w:val="20"/>
        </w:rPr>
      </w:pPr>
      <w:r>
        <w:rPr>
          <w:rFonts w:ascii="Arial" w:hAnsi="Arial" w:cs="Arial"/>
          <w:b/>
          <w:sz w:val="20"/>
          <w:szCs w:val="20"/>
        </w:rPr>
        <w:br w:type="page"/>
      </w:r>
    </w:p>
    <w:p w14:paraId="25033AD1" w14:textId="0A1981B9" w:rsidR="00114786" w:rsidRDefault="00114786" w:rsidP="001003E3">
      <w:pPr>
        <w:spacing w:line="480" w:lineRule="auto"/>
        <w:rPr>
          <w:rFonts w:ascii="Arial" w:hAnsi="Arial" w:cs="Arial"/>
          <w:b/>
          <w:sz w:val="20"/>
          <w:szCs w:val="20"/>
        </w:rPr>
      </w:pPr>
      <w:r>
        <w:rPr>
          <w:rFonts w:ascii="Arial" w:hAnsi="Arial" w:cs="Arial"/>
          <w:b/>
          <w:sz w:val="20"/>
          <w:szCs w:val="20"/>
        </w:rPr>
        <w:lastRenderedPageBreak/>
        <w:t xml:space="preserve">Methods Text. </w:t>
      </w:r>
      <w:r>
        <w:rPr>
          <w:rFonts w:ascii="Arial" w:hAnsi="Arial" w:cs="Arial"/>
          <w:sz w:val="20"/>
          <w:szCs w:val="20"/>
        </w:rPr>
        <w:t>xxx</w:t>
      </w:r>
      <w:r>
        <w:rPr>
          <w:rFonts w:ascii="Arial" w:hAnsi="Arial" w:cs="Arial"/>
          <w:b/>
          <w:sz w:val="20"/>
          <w:szCs w:val="20"/>
        </w:rPr>
        <w:t xml:space="preserve"> </w:t>
      </w:r>
    </w:p>
    <w:p w14:paraId="12EC1D9C" w14:textId="77777777"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Sea Surface Temperature (SST) data were collected as surface temperature from CMIP5 climate ensembles for both RCP4.5 wm</w:t>
      </w:r>
      <w:r w:rsidRPr="002848ED">
        <w:rPr>
          <w:rFonts w:ascii="Arial" w:hAnsi="Arial" w:cs="Arial"/>
          <w:sz w:val="20"/>
          <w:szCs w:val="20"/>
          <w:vertAlign w:val="superscript"/>
        </w:rPr>
        <w:t>-2</w:t>
      </w:r>
      <w:r w:rsidRPr="002848ED">
        <w:rPr>
          <w:rFonts w:ascii="Arial" w:hAnsi="Arial" w:cs="Arial"/>
          <w:sz w:val="20"/>
          <w:szCs w:val="20"/>
        </w:rPr>
        <w:t xml:space="preserve"> and RCP8.5 wm</w:t>
      </w:r>
      <w:r w:rsidRPr="002848ED">
        <w:rPr>
          <w:rFonts w:ascii="Arial" w:hAnsi="Arial" w:cs="Arial"/>
          <w:sz w:val="20"/>
          <w:szCs w:val="20"/>
          <w:vertAlign w:val="superscript"/>
        </w:rPr>
        <w:t>-2</w:t>
      </w:r>
      <w:r w:rsidRPr="002848ED">
        <w:rPr>
          <w:rFonts w:ascii="Arial" w:hAnsi="Arial" w:cs="Arial"/>
          <w:sz w:val="20"/>
          <w:szCs w:val="20"/>
        </w:rPr>
        <w:t xml:space="preserve"> </w:t>
      </w:r>
      <w:r w:rsidRPr="002848ED">
        <w:rPr>
          <w:rFonts w:ascii="Arial" w:hAnsi="Arial" w:cs="Arial"/>
          <w:sz w:val="20"/>
          <w:szCs w:val="20"/>
          <w:highlight w:val="yellow"/>
        </w:rPr>
        <w:t>(</w:t>
      </w:r>
      <w:r w:rsidRPr="002848ED">
        <w:rPr>
          <w:rFonts w:ascii="Arial" w:hAnsi="Arial" w:cs="Arial"/>
          <w:color w:val="111111"/>
          <w:sz w:val="20"/>
          <w:szCs w:val="20"/>
          <w:highlight w:val="yellow"/>
          <w:shd w:val="clear" w:color="auto" w:fill="FFFFFF"/>
        </w:rPr>
        <w:t>ESM2M or ESM2G? where did this trend data come from</w:t>
      </w:r>
      <w:r w:rsidRPr="002848ED">
        <w:rPr>
          <w:rFonts w:ascii="Arial" w:hAnsi="Arial" w:cs="Arial"/>
          <w:sz w:val="20"/>
          <w:szCs w:val="20"/>
        </w:rPr>
        <w:t xml:space="preserve"> </w:t>
      </w:r>
      <w:r w:rsidRPr="002848ED">
        <w:rPr>
          <w:rFonts w:ascii="Arial" w:hAnsi="Arial" w:cs="Arial"/>
          <w:color w:val="111111"/>
          <w:sz w:val="20"/>
          <w:szCs w:val="20"/>
          <w:highlight w:val="yellow"/>
          <w:shd w:val="clear" w:color="auto" w:fill="FFFFFF"/>
        </w:rPr>
        <w:t>"trend_yearmean_ensemble_tos_RCP85.nc”? It was while we were looking at the downscaled data from Ruben but I can’t find a directory to a site for info - Feb 6</w:t>
      </w:r>
      <w:r w:rsidRPr="002848ED">
        <w:rPr>
          <w:rFonts w:ascii="Arial" w:hAnsi="Arial" w:cs="Arial"/>
          <w:color w:val="111111"/>
          <w:sz w:val="20"/>
          <w:szCs w:val="20"/>
          <w:highlight w:val="yellow"/>
          <w:shd w:val="clear" w:color="auto" w:fill="FFFFFF"/>
          <w:vertAlign w:val="superscript"/>
        </w:rPr>
        <w:t>th</w:t>
      </w:r>
      <w:r w:rsidRPr="002848ED">
        <w:rPr>
          <w:rFonts w:ascii="Arial" w:hAnsi="Arial" w:cs="Arial"/>
          <w:color w:val="111111"/>
          <w:sz w:val="20"/>
          <w:szCs w:val="20"/>
          <w:highlight w:val="yellow"/>
          <w:shd w:val="clear" w:color="auto" w:fill="FFFFFF"/>
        </w:rPr>
        <w:t xml:space="preserve"> – 21</w:t>
      </w:r>
      <w:r w:rsidRPr="002848ED">
        <w:rPr>
          <w:rFonts w:ascii="Arial" w:hAnsi="Arial" w:cs="Arial"/>
          <w:color w:val="111111"/>
          <w:sz w:val="20"/>
          <w:szCs w:val="20"/>
          <w:highlight w:val="yellow"/>
          <w:shd w:val="clear" w:color="auto" w:fill="FFFFFF"/>
          <w:vertAlign w:val="superscript"/>
        </w:rPr>
        <w:t>st</w:t>
      </w:r>
      <w:r w:rsidRPr="002848ED">
        <w:rPr>
          <w:rFonts w:ascii="Arial" w:hAnsi="Arial" w:cs="Arial"/>
          <w:color w:val="111111"/>
          <w:sz w:val="20"/>
          <w:szCs w:val="20"/>
          <w:highlight w:val="yellow"/>
          <w:shd w:val="clear" w:color="auto" w:fill="FFFFFF"/>
        </w:rPr>
        <w:t xml:space="preserve"> email string)</w:t>
      </w:r>
      <w:r w:rsidRPr="002848ED">
        <w:rPr>
          <w:rFonts w:ascii="Arial" w:hAnsi="Arial" w:cs="Arial"/>
          <w:sz w:val="20"/>
          <w:szCs w:val="20"/>
        </w:rPr>
        <w:t xml:space="preserve"> at a spatial resolution of 1x1 degree as well as at a downscaled &lt;5km scale. The 1x1 degree data ranged from 90</w:t>
      </w:r>
      <w:r w:rsidRPr="002848ED">
        <w:rPr>
          <w:rFonts w:ascii="Arial" w:hAnsi="Arial" w:cs="Arial"/>
          <w:sz w:val="20"/>
          <w:szCs w:val="20"/>
          <w:vertAlign w:val="superscript"/>
        </w:rPr>
        <w:t>o</w:t>
      </w:r>
      <w:r w:rsidRPr="002848ED">
        <w:rPr>
          <w:rFonts w:ascii="Arial" w:hAnsi="Arial" w:cs="Arial"/>
          <w:sz w:val="20"/>
          <w:szCs w:val="20"/>
        </w:rPr>
        <w:t>N to 90</w:t>
      </w:r>
      <w:r w:rsidRPr="002848ED">
        <w:rPr>
          <w:rFonts w:ascii="Arial" w:hAnsi="Arial" w:cs="Arial"/>
          <w:sz w:val="20"/>
          <w:szCs w:val="20"/>
          <w:vertAlign w:val="superscript"/>
        </w:rPr>
        <w:t>o</w:t>
      </w:r>
      <w:r w:rsidRPr="002848ED">
        <w:rPr>
          <w:rFonts w:ascii="Arial" w:hAnsi="Arial" w:cs="Arial"/>
          <w:sz w:val="20"/>
          <w:szCs w:val="20"/>
        </w:rPr>
        <w:t>S whereas the downscaled data ranged from 45</w:t>
      </w:r>
      <w:r w:rsidRPr="002848ED">
        <w:rPr>
          <w:rFonts w:ascii="Arial" w:hAnsi="Arial" w:cs="Arial"/>
          <w:sz w:val="20"/>
          <w:szCs w:val="20"/>
          <w:vertAlign w:val="superscript"/>
        </w:rPr>
        <w:t>o</w:t>
      </w:r>
      <w:r w:rsidRPr="002848ED">
        <w:rPr>
          <w:rFonts w:ascii="Arial" w:hAnsi="Arial" w:cs="Arial"/>
          <w:sz w:val="20"/>
          <w:szCs w:val="20"/>
        </w:rPr>
        <w:t>N to 45</w:t>
      </w:r>
      <w:r w:rsidRPr="002848ED">
        <w:rPr>
          <w:rFonts w:ascii="Arial" w:hAnsi="Arial" w:cs="Arial"/>
          <w:sz w:val="20"/>
          <w:szCs w:val="20"/>
          <w:vertAlign w:val="superscript"/>
        </w:rPr>
        <w:t>o</w:t>
      </w:r>
      <w:r w:rsidRPr="002848ED">
        <w:rPr>
          <w:rFonts w:ascii="Arial" w:hAnsi="Arial" w:cs="Arial"/>
          <w:sz w:val="20"/>
          <w:szCs w:val="20"/>
        </w:rPr>
        <w:t>S. These data were saved as raster files and imported into R Studio (R Core Team 2015) using the R package ‘</w:t>
      </w:r>
      <w:r w:rsidRPr="002848ED">
        <w:rPr>
          <w:rFonts w:ascii="Arial" w:hAnsi="Arial" w:cs="Arial"/>
          <w:i/>
          <w:sz w:val="20"/>
          <w:szCs w:val="20"/>
        </w:rPr>
        <w:t>raster’</w:t>
      </w:r>
      <w:r w:rsidRPr="002848ED">
        <w:rPr>
          <w:rFonts w:ascii="Arial" w:hAnsi="Arial" w:cs="Arial"/>
          <w:sz w:val="20"/>
          <w:szCs w:val="20"/>
        </w:rPr>
        <w:t xml:space="preserve"> (Hijmans &amp; van Etten, 2014). </w:t>
      </w:r>
    </w:p>
    <w:p w14:paraId="0738AF36" w14:textId="77777777"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downscaling procedure for CMIP5 data was done by R. van Hooidonk </w:t>
      </w:r>
      <w:r w:rsidRPr="002848ED">
        <w:rPr>
          <w:rFonts w:ascii="Arial" w:hAnsi="Arial" w:cs="Arial"/>
          <w:sz w:val="20"/>
          <w:szCs w:val="20"/>
          <w:highlight w:val="yellow"/>
        </w:rPr>
        <w:t>more downscaling info? I’m not sure where to find a summary of his methods in downscaling.</w:t>
      </w:r>
      <w:r w:rsidRPr="002848ED">
        <w:rPr>
          <w:rFonts w:ascii="Arial" w:hAnsi="Arial" w:cs="Arial"/>
          <w:sz w:val="20"/>
          <w:szCs w:val="20"/>
        </w:rPr>
        <w:t xml:space="preserve"> Because the geographic restriction of the downscaled data, it was used to validate the use of 1x1 degree resolution data for the analysis. This was done by comparing extracted values at the MPA coordinates between the two datasets within the overlapping geographic extent and testing for bias along a latitudinal gradient. </w:t>
      </w:r>
    </w:p>
    <w:p w14:paraId="24A64D50" w14:textId="77777777"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future climate scenarios RCP4.5 and RCP8.5 were collected as both the mean and maximum rate of change between current temperatures (2006) and predicted 2100 temperatures. </w:t>
      </w:r>
    </w:p>
    <w:p w14:paraId="1AF0AD5D" w14:textId="77777777"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Coordinates and information for Marine protected areas (MPAs) around the world were gathered from</w:t>
      </w:r>
      <w:r w:rsidRPr="002848ED">
        <w:rPr>
          <w:rFonts w:ascii="Arial" w:hAnsi="Arial" w:cs="Arial"/>
          <w:sz w:val="20"/>
          <w:szCs w:val="20"/>
          <w:highlight w:val="yellow"/>
        </w:rPr>
        <w:t>?</w:t>
      </w:r>
      <w:r w:rsidRPr="002848ED">
        <w:rPr>
          <w:rFonts w:ascii="Arial" w:hAnsi="Arial" w:cs="Arial"/>
          <w:sz w:val="20"/>
          <w:szCs w:val="20"/>
        </w:rPr>
        <w:t>. Climatic data were extracted from the raster cell closest to the centroid of the spatial polygon for each MPA, and the distance between the raster value and centroid was measured. A downscaled SST raster from Bio-ORACLE (tyberghein et al. 2012) was used as a land mask for the CMIP5 ensemble data to filter out unwanted MPA coordinates. To prevent the analysis from including both freshwater MPA’s, such as ones in the great lakes, and MPA’s with incorrectly labelled coordinates, extracted cells greater than 50 km away from the MPA centroid were removed from the analysis.</w:t>
      </w:r>
    </w:p>
    <w:p w14:paraId="1E377E36" w14:textId="77777777"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The extracted temperature data were then stratified into four groups, 1) polar, ranging from 66.5° to 90° latitude (n=166); 2) temperate, ranging from 40° to 66.5° latitude (n=2738); 3) subtropical, ranging from 23.5° to 40° latitude (n=2738); and tropical ranging from -23.5</w:t>
      </w:r>
      <w:r w:rsidRPr="002848ED">
        <w:rPr>
          <w:rFonts w:ascii="Arial" w:hAnsi="Arial" w:cs="Arial"/>
          <w:sz w:val="20"/>
          <w:szCs w:val="20"/>
          <w:vertAlign w:val="superscript"/>
        </w:rPr>
        <w:t>o</w:t>
      </w:r>
      <w:r w:rsidRPr="002848ED">
        <w:rPr>
          <w:rFonts w:ascii="Arial" w:hAnsi="Arial" w:cs="Arial"/>
          <w:sz w:val="20"/>
          <w:szCs w:val="20"/>
        </w:rPr>
        <w:t>S to 23.5</w:t>
      </w:r>
      <w:r w:rsidRPr="002848ED">
        <w:rPr>
          <w:rFonts w:ascii="Arial" w:hAnsi="Arial" w:cs="Arial"/>
          <w:sz w:val="20"/>
          <w:szCs w:val="20"/>
          <w:vertAlign w:val="superscript"/>
        </w:rPr>
        <w:t>o</w:t>
      </w:r>
      <w:r w:rsidRPr="002848ED">
        <w:rPr>
          <w:rFonts w:ascii="Arial" w:hAnsi="Arial" w:cs="Arial"/>
          <w:sz w:val="20"/>
          <w:szCs w:val="20"/>
        </w:rPr>
        <w:t xml:space="preserve">N across the equator (n=2458). All analyses were also run as a global composition of MPA’s (n=8236) as well as the small subset of no-take reserves (n=309). These groups were analyzed for both RCP 8.5 and RCP 4.5 climate scenarios. </w:t>
      </w:r>
      <w:r w:rsidRPr="002848ED">
        <w:rPr>
          <w:rFonts w:ascii="Arial" w:hAnsi="Arial" w:cs="Arial"/>
          <w:sz w:val="20"/>
          <w:szCs w:val="20"/>
        </w:rPr>
        <w:lastRenderedPageBreak/>
        <w:t xml:space="preserve">The rate of change in SST at the sites of MPA’s was compared to the background rate of change. This comparison was done at each of the four geographic strata and globally. </w:t>
      </w:r>
    </w:p>
    <w:p w14:paraId="51F1A4A6"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3E4655A3"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2B50262F"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 Core Team (2015). R: A language and environment for statistical computing. R Foundation for Statistical Computing, Vienna, Austria. URL https://www.R-project.org/.</w:t>
      </w:r>
    </w:p>
    <w:p w14:paraId="3CD595FE"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obert J. Hijmans (2015). raster: Geographic Data Analysis and Modeling. R package version 2.4-20.  http://CRAN.R-project.org/package=raster</w:t>
      </w:r>
    </w:p>
    <w:p w14:paraId="68E7FE99" w14:textId="77777777" w:rsidR="002848ED" w:rsidRPr="002848ED" w:rsidRDefault="002848ED" w:rsidP="002848ED">
      <w:pPr>
        <w:ind w:left="360" w:hanging="360"/>
        <w:jc w:val="both"/>
        <w:rPr>
          <w:rFonts w:ascii="Arial" w:hAnsi="Arial" w:cs="Arial"/>
          <w:sz w:val="20"/>
          <w:szCs w:val="20"/>
        </w:rPr>
      </w:pPr>
      <w:r w:rsidRPr="002848ED">
        <w:rPr>
          <w:rFonts w:ascii="Arial" w:hAnsi="Arial" w:cs="Arial"/>
          <w:sz w:val="20"/>
          <w:szCs w:val="20"/>
        </w:rPr>
        <w:t>Tyberghein L, Verbruggen H, Pauly K, Troupin C, Mineur F, De Clerck O (2012) Bio-ORACLE: a global environmental dataset for marine species distribution modelling. Global Ecology and Biogeography, 21, 272–281.</w:t>
      </w:r>
    </w:p>
    <w:p w14:paraId="271F1ECE" w14:textId="77777777" w:rsidR="002848ED" w:rsidRPr="002848ED" w:rsidRDefault="002848ED" w:rsidP="002848ED">
      <w:pPr>
        <w:ind w:left="360" w:hanging="360"/>
        <w:rPr>
          <w:rFonts w:ascii="Arial" w:hAnsi="Arial" w:cs="Arial"/>
          <w:color w:val="FF0000"/>
          <w:sz w:val="20"/>
          <w:szCs w:val="20"/>
        </w:rPr>
      </w:pPr>
      <w:r w:rsidRPr="002848ED">
        <w:rPr>
          <w:rFonts w:ascii="Arial" w:hAnsi="Arial" w:cs="Arial"/>
          <w:color w:val="FF0000"/>
          <w:sz w:val="20"/>
          <w:szCs w:val="20"/>
        </w:rPr>
        <w:t>If you are running short on references the raster package citation can typically be removed with the removal of using the R package ‘</w:t>
      </w:r>
      <w:r w:rsidRPr="002848ED">
        <w:rPr>
          <w:rFonts w:ascii="Arial" w:hAnsi="Arial" w:cs="Arial"/>
          <w:i/>
          <w:color w:val="FF0000"/>
          <w:sz w:val="20"/>
          <w:szCs w:val="20"/>
        </w:rPr>
        <w:t>raster’</w:t>
      </w:r>
      <w:r w:rsidRPr="002848ED">
        <w:rPr>
          <w:rFonts w:ascii="Arial" w:hAnsi="Arial" w:cs="Arial"/>
          <w:color w:val="FF0000"/>
          <w:sz w:val="20"/>
          <w:szCs w:val="20"/>
        </w:rPr>
        <w:t xml:space="preserve"> (Hijmans &amp; van Etten, 2014) without being innacurate. You can possibly remove the CRAN citation and referencing that you did work in R as well, but maybe in sups if you include your code. </w:t>
      </w:r>
    </w:p>
    <w:p w14:paraId="6FED9BE6"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lso a comment on “The exception is Polar MPAs, for which the rate is far lower than the forecasted background rate of polar oceans.” – this is probably fine because you don’t actually run a statistical test, but you may get comments about autocorrelation in these comparisons. I think a good rebuttal or a reason not to include autocorrelation is that one of highlights of this experiment is that many MPS’s are autocorrelated because of the biases that go into choosing their locations and we don’t want to ignore that bias.</w:t>
      </w:r>
    </w:p>
    <w:p w14:paraId="0982C94F"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nother comment on using all cells in the region, I think it should be annotated “N=44012” instead of “n=44012” because it is the complete population of cells, not just a sample.</w:t>
      </w:r>
    </w:p>
    <w:p w14:paraId="22D6768D" w14:textId="77777777" w:rsidR="00114786" w:rsidRPr="002848ED" w:rsidRDefault="00114786" w:rsidP="001003E3">
      <w:pPr>
        <w:spacing w:line="480" w:lineRule="auto"/>
        <w:rPr>
          <w:rFonts w:ascii="Arial" w:hAnsi="Arial" w:cs="Arial"/>
          <w:b/>
          <w:sz w:val="20"/>
          <w:szCs w:val="20"/>
        </w:rPr>
      </w:pPr>
    </w:p>
    <w:p w14:paraId="7A6F2CC0" w14:textId="77777777" w:rsidR="00114786" w:rsidRPr="002848ED" w:rsidRDefault="00114786">
      <w:pPr>
        <w:rPr>
          <w:rFonts w:ascii="Arial" w:hAnsi="Arial" w:cs="Arial"/>
          <w:b/>
          <w:sz w:val="20"/>
          <w:szCs w:val="20"/>
        </w:rPr>
      </w:pPr>
      <w:r w:rsidRPr="002848ED">
        <w:rPr>
          <w:rFonts w:ascii="Arial" w:hAnsi="Arial" w:cs="Arial"/>
          <w:b/>
          <w:sz w:val="20"/>
          <w:szCs w:val="20"/>
        </w:rPr>
        <w:br w:type="page"/>
      </w:r>
    </w:p>
    <w:p w14:paraId="7A6870E3" w14:textId="0F924BB6"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of MPAs in different marine ecoregions under RCP 8.5</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05090E">
        <w:rPr>
          <w:rFonts w:ascii="Arial" w:hAnsi="Arial" w:cs="Arial"/>
          <w:sz w:val="20"/>
          <w:szCs w:val="20"/>
          <w:highlight w:val="yellow"/>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
        <w:tblW w:w="5868" w:type="dxa"/>
        <w:tblLayout w:type="fixed"/>
        <w:tblLook w:val="04A0" w:firstRow="1" w:lastRow="0" w:firstColumn="1" w:lastColumn="0" w:noHBand="0" w:noVBand="1"/>
      </w:tblPr>
      <w:tblGrid>
        <w:gridCol w:w="4248"/>
        <w:gridCol w:w="900"/>
        <w:gridCol w:w="720"/>
      </w:tblGrid>
      <w:tr w:rsidR="001003E3" w14:paraId="774963DB" w14:textId="77777777" w:rsidTr="001003E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assian</w:t>
            </w:r>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hagos</w:t>
            </w:r>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tezian</w:t>
            </w:r>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xmouth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ernando de Naronha and Atoll das Rocas</w:t>
            </w:r>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outman</w:t>
            </w:r>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eeuwin</w:t>
            </w:r>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elian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Bassian</w:t>
            </w:r>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Pr="0050482F" w:rsidRDefault="00345A87" w:rsidP="00694E2B">
      <w:pPr>
        <w:widowControl w:val="0"/>
        <w:autoSpaceDE w:val="0"/>
        <w:autoSpaceDN w:val="0"/>
        <w:adjustRightInd w:val="0"/>
        <w:spacing w:after="240" w:line="480" w:lineRule="auto"/>
        <w:rPr>
          <w:rFonts w:ascii="Arial" w:hAnsi="Arial" w:cs="Arial"/>
          <w:b/>
          <w:color w:val="1A1A1A"/>
          <w:sz w:val="20"/>
          <w:szCs w:val="20"/>
        </w:rPr>
      </w:pPr>
    </w:p>
    <w:sectPr w:rsidR="00345A87" w:rsidRPr="0050482F" w:rsidSect="00DB6800">
      <w:footerReference w:type="even" r:id="rId13"/>
      <w:footerReference w:type="default" r:id="rId14"/>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hn Bruno" w:date="2017-06-23T08:55:00Z" w:initials="JB">
    <w:p w14:paraId="2698BE37" w14:textId="2E0036EC" w:rsidR="00503ADD" w:rsidRDefault="00503ADD" w:rsidP="006B64C9">
      <w:pPr>
        <w:rPr>
          <w:rFonts w:eastAsia="Times New Roman"/>
        </w:rPr>
      </w:pPr>
      <w:r>
        <w:rPr>
          <w:rStyle w:val="CommentReference"/>
        </w:rPr>
        <w:annotationRef/>
      </w:r>
      <w:r>
        <w:rPr>
          <w:rFonts w:ascii="Arial" w:hAnsi="Arial" w:cs="Arial"/>
          <w:color w:val="1A1A1A"/>
          <w:sz w:val="26"/>
          <w:szCs w:val="26"/>
        </w:rPr>
        <w:t>Nature formatting guidelines</w:t>
      </w:r>
      <w:r>
        <w:rPr>
          <w:rFonts w:ascii="Arial" w:eastAsia="Times New Roman" w:hAnsi="Arial" w:cs="Arial"/>
          <w:color w:val="222222"/>
          <w:sz w:val="20"/>
          <w:szCs w:val="20"/>
          <w:shd w:val="clear" w:color="auto" w:fill="FFFFFF"/>
        </w:rPr>
        <w:t>: Letters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503ADD" w:rsidRDefault="00503ADD">
      <w:pPr>
        <w:pStyle w:val="CommentText"/>
      </w:pPr>
    </w:p>
  </w:comment>
  <w:comment w:id="1" w:author="John Bruno" w:date="2016-09-03T13:34:00Z" w:initials="JB">
    <w:p w14:paraId="700E1121" w14:textId="54C558AE" w:rsidR="00503ADD" w:rsidRDefault="00503ADD">
      <w:pPr>
        <w:pStyle w:val="CommentText"/>
      </w:pPr>
      <w:r>
        <w:rPr>
          <w:rStyle w:val="CommentReference"/>
        </w:rPr>
        <w:annotationRef/>
      </w:r>
      <w:r>
        <w:rPr>
          <w:rFonts w:ascii="Arial" w:hAnsi="Arial" w:cs="Arial"/>
          <w:color w:val="1A1A1A"/>
          <w:sz w:val="26"/>
          <w:szCs w:val="26"/>
        </w:rPr>
        <w:t>Nature formatting guidelines: The rest of the text is typically about 1,500 words long. Any discussion at the end of the text should be as succinct as possible, not repeating previous summary/introduction material, to briefly convey the general relevance of the work.</w:t>
      </w:r>
    </w:p>
  </w:comment>
  <w:comment w:id="3" w:author="John Bruno" w:date="2017-06-28T10:57:00Z" w:initials="JB">
    <w:p w14:paraId="455D02E9" w14:textId="0ACDD0FA" w:rsidR="007213EF" w:rsidRDefault="007213EF">
      <w:pPr>
        <w:pStyle w:val="CommentText"/>
      </w:pPr>
      <w:r>
        <w:rPr>
          <w:rStyle w:val="CommentReference"/>
        </w:rPr>
        <w:annotationRef/>
      </w:r>
      <w:r>
        <w:t>Should we always call it “</w:t>
      </w:r>
      <w:r>
        <w:rPr>
          <w:rFonts w:ascii="Helvetica" w:hAnsi="Helvetica"/>
          <w:sz w:val="20"/>
          <w:szCs w:val="20"/>
        </w:rPr>
        <w:t>deoxygenation</w:t>
      </w:r>
      <w:r>
        <w:rPr>
          <w:rFonts w:ascii="Helvetica" w:hAnsi="Helvetica"/>
          <w:sz w:val="20"/>
          <w:szCs w:val="20"/>
        </w:rPr>
        <w:t xml:space="preserve">” ? </w:t>
      </w:r>
    </w:p>
  </w:comment>
  <w:comment w:id="4" w:author="John Bruno" w:date="2017-06-28T18:13:00Z" w:initials="JB">
    <w:p w14:paraId="6FF864A0" w14:textId="521309C0" w:rsidR="009C72E1" w:rsidRDefault="009C72E1">
      <w:pPr>
        <w:pStyle w:val="CommentText"/>
      </w:pPr>
      <w:r>
        <w:rPr>
          <w:rStyle w:val="CommentReference"/>
        </w:rPr>
        <w:annotationRef/>
      </w:r>
      <w:r>
        <w:t xml:space="preserve">Add percentages? </w:t>
      </w:r>
    </w:p>
  </w:comment>
  <w:comment w:id="5" w:author="John Bruno" w:date="2017-06-29T07:55:00Z" w:initials="JB">
    <w:p w14:paraId="026D0DCE" w14:textId="1BB91F6D" w:rsidR="00CE1174" w:rsidRDefault="00CE1174">
      <w:pPr>
        <w:pStyle w:val="CommentText"/>
      </w:pPr>
      <w:r>
        <w:rPr>
          <w:rStyle w:val="CommentReference"/>
        </w:rPr>
        <w:annotationRef/>
      </w:r>
      <w:r>
        <w:t xml:space="preserve">Other points to make from this analysis? </w:t>
      </w:r>
    </w:p>
  </w:comment>
  <w:comment w:id="6" w:author="John Bruno" w:date="2017-06-29T08:37:00Z" w:initials="JB">
    <w:p w14:paraId="051C4BC6" w14:textId="483EB938" w:rsidR="007D1972" w:rsidRDefault="007D1972">
      <w:pPr>
        <w:pStyle w:val="CommentText"/>
      </w:pPr>
      <w:r>
        <w:rPr>
          <w:rStyle w:val="CommentReference"/>
        </w:rPr>
        <w:annotationRef/>
      </w:r>
      <w:r>
        <w:t xml:space="preserve">A, should we include this info in a table?  </w:t>
      </w:r>
    </w:p>
  </w:comment>
  <w:comment w:id="8" w:author="John Bruno" w:date="2017-06-29T08:38:00Z" w:initials="JB">
    <w:p w14:paraId="0BA0F5C1" w14:textId="0E5B1397" w:rsidR="007D1972" w:rsidRDefault="007D1972">
      <w:pPr>
        <w:pStyle w:val="CommentText"/>
      </w:pPr>
      <w:r>
        <w:rPr>
          <w:rStyle w:val="CommentReference"/>
        </w:rPr>
        <w:annotationRef/>
      </w:r>
      <w:r>
        <w:t xml:space="preserve">Maybe add to this? </w:t>
      </w:r>
    </w:p>
  </w:comment>
  <w:comment w:id="10" w:author="John Bruno" w:date="2017-06-28T17:52:00Z" w:initials="JB">
    <w:p w14:paraId="739341EB" w14:textId="191AF503" w:rsidR="00566195" w:rsidRDefault="00566195">
      <w:pPr>
        <w:pStyle w:val="CommentText"/>
      </w:pPr>
      <w:r>
        <w:rPr>
          <w:rStyle w:val="CommentReference"/>
        </w:rPr>
        <w:annotationRef/>
      </w:r>
      <w:r>
        <w:t xml:space="preserve">We don’t explicitly show this, but readers could compare the distribution of MPAs from Fig 1.  We could add a map for a supplement in which we overlap reserves onto these locations.  Or we could do that for Fig 3. </w:t>
      </w:r>
    </w:p>
  </w:comment>
  <w:comment w:id="11" w:author="John Bruno" w:date="2017-06-28T10:55:00Z" w:initials="JB">
    <w:p w14:paraId="78E7B73C" w14:textId="31E9EBB0" w:rsidR="00AB3261" w:rsidRDefault="00AB3261">
      <w:pPr>
        <w:pStyle w:val="CommentText"/>
      </w:pPr>
      <w:r>
        <w:rPr>
          <w:rStyle w:val="CommentReference"/>
        </w:rPr>
        <w:annotationRef/>
      </w:r>
      <w:r>
        <w:t xml:space="preserve">Do we need a wrap up for this paragraph?  Overall, this solution isn’t gonna cut i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700E1121" w15:done="0"/>
  <w15:commentEx w15:paraId="455D02E9" w15:done="0"/>
  <w15:commentEx w15:paraId="6FF864A0" w15:done="0"/>
  <w15:commentEx w15:paraId="026D0DCE" w15:done="0"/>
  <w15:commentEx w15:paraId="051C4BC6" w15:done="0"/>
  <w15:commentEx w15:paraId="0BA0F5C1" w15:done="0"/>
  <w15:commentEx w15:paraId="739341EB" w15:done="0"/>
  <w15:commentEx w15:paraId="78E7B73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89A254" w14:textId="77777777" w:rsidR="00FA3BAC" w:rsidRDefault="00FA3BAC" w:rsidP="00D07286">
      <w:r>
        <w:separator/>
      </w:r>
    </w:p>
  </w:endnote>
  <w:endnote w:type="continuationSeparator" w:id="0">
    <w:p w14:paraId="6D9C400B" w14:textId="77777777" w:rsidR="00FA3BAC" w:rsidRDefault="00FA3BAC"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swiss"/>
    <w:pitch w:val="variable"/>
    <w:sig w:usb0="E50002FF" w:usb1="500079DB" w:usb2="00000010" w:usb3="00000000" w:csb0="00000001"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503ADD" w:rsidRDefault="00503ADD"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503ADD" w:rsidRDefault="00503AD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503ADD" w:rsidRPr="00D07286" w:rsidRDefault="00503ADD"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73699D">
      <w:rPr>
        <w:rStyle w:val="PageNumber"/>
        <w:rFonts w:ascii="Arial" w:hAnsi="Arial" w:cs="Arial"/>
        <w:noProof/>
        <w:sz w:val="20"/>
        <w:szCs w:val="20"/>
      </w:rPr>
      <w:t>6</w:t>
    </w:r>
    <w:r w:rsidRPr="00D07286">
      <w:rPr>
        <w:rStyle w:val="PageNumber"/>
        <w:rFonts w:ascii="Arial" w:hAnsi="Arial" w:cs="Arial"/>
        <w:sz w:val="20"/>
        <w:szCs w:val="20"/>
      </w:rPr>
      <w:fldChar w:fldCharType="end"/>
    </w:r>
  </w:p>
  <w:p w14:paraId="1A7F2890" w14:textId="77777777" w:rsidR="00503ADD" w:rsidRDefault="00503AD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C4C98F" w14:textId="77777777" w:rsidR="00FA3BAC" w:rsidRDefault="00FA3BAC" w:rsidP="00D07286">
      <w:r>
        <w:separator/>
      </w:r>
    </w:p>
  </w:footnote>
  <w:footnote w:type="continuationSeparator" w:id="0">
    <w:p w14:paraId="5CDDFBB4" w14:textId="77777777" w:rsidR="00FA3BAC" w:rsidRDefault="00FA3BAC" w:rsidP="00D072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rson w15:author="Richard Aronson">
    <w15:presenceInfo w15:providerId="AD" w15:userId="S-1-5-21-2438295641-2239293672-1739362057-590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insDel="0" w:formatting="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B79"/>
    <w:rsid w:val="00001A1D"/>
    <w:rsid w:val="000029D0"/>
    <w:rsid w:val="00010448"/>
    <w:rsid w:val="0001166A"/>
    <w:rsid w:val="0001247B"/>
    <w:rsid w:val="00012956"/>
    <w:rsid w:val="000135AF"/>
    <w:rsid w:val="000155C1"/>
    <w:rsid w:val="00015F18"/>
    <w:rsid w:val="0003177F"/>
    <w:rsid w:val="000368D5"/>
    <w:rsid w:val="00037837"/>
    <w:rsid w:val="00041326"/>
    <w:rsid w:val="00044525"/>
    <w:rsid w:val="00046156"/>
    <w:rsid w:val="00050299"/>
    <w:rsid w:val="0005090E"/>
    <w:rsid w:val="000523BB"/>
    <w:rsid w:val="000524F4"/>
    <w:rsid w:val="00056C4E"/>
    <w:rsid w:val="0006025C"/>
    <w:rsid w:val="00063E45"/>
    <w:rsid w:val="00064287"/>
    <w:rsid w:val="000737F5"/>
    <w:rsid w:val="0007419A"/>
    <w:rsid w:val="00074983"/>
    <w:rsid w:val="000755B1"/>
    <w:rsid w:val="0007697E"/>
    <w:rsid w:val="0007789E"/>
    <w:rsid w:val="00080FF9"/>
    <w:rsid w:val="00083B51"/>
    <w:rsid w:val="000855A7"/>
    <w:rsid w:val="00085FFB"/>
    <w:rsid w:val="00091FF8"/>
    <w:rsid w:val="00097584"/>
    <w:rsid w:val="000A030E"/>
    <w:rsid w:val="000A1C82"/>
    <w:rsid w:val="000A409C"/>
    <w:rsid w:val="000B1D65"/>
    <w:rsid w:val="000C14B2"/>
    <w:rsid w:val="000C3E8D"/>
    <w:rsid w:val="000C5003"/>
    <w:rsid w:val="000D2D99"/>
    <w:rsid w:val="000D3C47"/>
    <w:rsid w:val="000D5795"/>
    <w:rsid w:val="000D7511"/>
    <w:rsid w:val="000D7EF3"/>
    <w:rsid w:val="000E21FF"/>
    <w:rsid w:val="000E2307"/>
    <w:rsid w:val="000E264C"/>
    <w:rsid w:val="000E28D6"/>
    <w:rsid w:val="000E52CE"/>
    <w:rsid w:val="000E54B5"/>
    <w:rsid w:val="000E7435"/>
    <w:rsid w:val="000F1386"/>
    <w:rsid w:val="000F5414"/>
    <w:rsid w:val="000F6101"/>
    <w:rsid w:val="001003E3"/>
    <w:rsid w:val="001009FD"/>
    <w:rsid w:val="001022A5"/>
    <w:rsid w:val="0010446B"/>
    <w:rsid w:val="00104D11"/>
    <w:rsid w:val="00107ACC"/>
    <w:rsid w:val="00110CF6"/>
    <w:rsid w:val="00112DC4"/>
    <w:rsid w:val="00113618"/>
    <w:rsid w:val="00114786"/>
    <w:rsid w:val="001151C8"/>
    <w:rsid w:val="0011617A"/>
    <w:rsid w:val="0012008C"/>
    <w:rsid w:val="00120B90"/>
    <w:rsid w:val="001233EE"/>
    <w:rsid w:val="00124422"/>
    <w:rsid w:val="00125606"/>
    <w:rsid w:val="0012699B"/>
    <w:rsid w:val="00126DB0"/>
    <w:rsid w:val="00130671"/>
    <w:rsid w:val="001315DA"/>
    <w:rsid w:val="00133788"/>
    <w:rsid w:val="00133D92"/>
    <w:rsid w:val="00141A62"/>
    <w:rsid w:val="00141CE3"/>
    <w:rsid w:val="00141DA0"/>
    <w:rsid w:val="001423CF"/>
    <w:rsid w:val="00143708"/>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7255A"/>
    <w:rsid w:val="00172C38"/>
    <w:rsid w:val="00173215"/>
    <w:rsid w:val="00175EA4"/>
    <w:rsid w:val="001802AA"/>
    <w:rsid w:val="00180C18"/>
    <w:rsid w:val="001816BA"/>
    <w:rsid w:val="00185A58"/>
    <w:rsid w:val="0019150B"/>
    <w:rsid w:val="00191BB9"/>
    <w:rsid w:val="00193328"/>
    <w:rsid w:val="0019364D"/>
    <w:rsid w:val="0019401E"/>
    <w:rsid w:val="00196138"/>
    <w:rsid w:val="00197356"/>
    <w:rsid w:val="00197C93"/>
    <w:rsid w:val="001A10D9"/>
    <w:rsid w:val="001A1452"/>
    <w:rsid w:val="001A5208"/>
    <w:rsid w:val="001A5287"/>
    <w:rsid w:val="001A52DF"/>
    <w:rsid w:val="001A53E4"/>
    <w:rsid w:val="001A6D40"/>
    <w:rsid w:val="001B16B4"/>
    <w:rsid w:val="001B2933"/>
    <w:rsid w:val="001B3975"/>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F050C"/>
    <w:rsid w:val="001F2F8D"/>
    <w:rsid w:val="001F30AF"/>
    <w:rsid w:val="001F324E"/>
    <w:rsid w:val="001F49D1"/>
    <w:rsid w:val="0020463F"/>
    <w:rsid w:val="0020635D"/>
    <w:rsid w:val="0021346B"/>
    <w:rsid w:val="002164F4"/>
    <w:rsid w:val="0021763E"/>
    <w:rsid w:val="00221028"/>
    <w:rsid w:val="00230FFE"/>
    <w:rsid w:val="00231943"/>
    <w:rsid w:val="002321AA"/>
    <w:rsid w:val="00232587"/>
    <w:rsid w:val="00232D7E"/>
    <w:rsid w:val="00240F69"/>
    <w:rsid w:val="00241C55"/>
    <w:rsid w:val="00241D13"/>
    <w:rsid w:val="00243112"/>
    <w:rsid w:val="00244D08"/>
    <w:rsid w:val="00245A3A"/>
    <w:rsid w:val="00245C96"/>
    <w:rsid w:val="00250F6E"/>
    <w:rsid w:val="00253B4C"/>
    <w:rsid w:val="002543B1"/>
    <w:rsid w:val="0025440B"/>
    <w:rsid w:val="00254EC8"/>
    <w:rsid w:val="002575E4"/>
    <w:rsid w:val="002612C9"/>
    <w:rsid w:val="00261481"/>
    <w:rsid w:val="002619A6"/>
    <w:rsid w:val="00264053"/>
    <w:rsid w:val="002663EB"/>
    <w:rsid w:val="00266552"/>
    <w:rsid w:val="0026668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71F"/>
    <w:rsid w:val="002974F5"/>
    <w:rsid w:val="002A0D21"/>
    <w:rsid w:val="002A151D"/>
    <w:rsid w:val="002A21A4"/>
    <w:rsid w:val="002A6D78"/>
    <w:rsid w:val="002B14ED"/>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2F77FB"/>
    <w:rsid w:val="00301A56"/>
    <w:rsid w:val="00304B4D"/>
    <w:rsid w:val="00304BE0"/>
    <w:rsid w:val="00306C84"/>
    <w:rsid w:val="00306E4C"/>
    <w:rsid w:val="003071E7"/>
    <w:rsid w:val="00310716"/>
    <w:rsid w:val="0031160B"/>
    <w:rsid w:val="00312DDE"/>
    <w:rsid w:val="00317AC3"/>
    <w:rsid w:val="00320209"/>
    <w:rsid w:val="00325CAF"/>
    <w:rsid w:val="003274F3"/>
    <w:rsid w:val="00332F45"/>
    <w:rsid w:val="0033392E"/>
    <w:rsid w:val="00337C1A"/>
    <w:rsid w:val="00341790"/>
    <w:rsid w:val="00343DAE"/>
    <w:rsid w:val="003442D8"/>
    <w:rsid w:val="00345A87"/>
    <w:rsid w:val="003467BC"/>
    <w:rsid w:val="003510A5"/>
    <w:rsid w:val="00353D3C"/>
    <w:rsid w:val="0035746D"/>
    <w:rsid w:val="003610B4"/>
    <w:rsid w:val="0036421B"/>
    <w:rsid w:val="00364F81"/>
    <w:rsid w:val="00365193"/>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5005"/>
    <w:rsid w:val="00396E49"/>
    <w:rsid w:val="003975C5"/>
    <w:rsid w:val="003A087B"/>
    <w:rsid w:val="003A19FF"/>
    <w:rsid w:val="003B01C8"/>
    <w:rsid w:val="003B1AD1"/>
    <w:rsid w:val="003B1C3E"/>
    <w:rsid w:val="003B2728"/>
    <w:rsid w:val="003B320A"/>
    <w:rsid w:val="003B6005"/>
    <w:rsid w:val="003C085B"/>
    <w:rsid w:val="003C1FF3"/>
    <w:rsid w:val="003C452B"/>
    <w:rsid w:val="003C754C"/>
    <w:rsid w:val="003D0077"/>
    <w:rsid w:val="003D0C32"/>
    <w:rsid w:val="003D12E5"/>
    <w:rsid w:val="003D5405"/>
    <w:rsid w:val="003E18C6"/>
    <w:rsid w:val="003E42DF"/>
    <w:rsid w:val="003E46AB"/>
    <w:rsid w:val="003E4F1F"/>
    <w:rsid w:val="003E6341"/>
    <w:rsid w:val="003E6554"/>
    <w:rsid w:val="003E69FD"/>
    <w:rsid w:val="003E7D20"/>
    <w:rsid w:val="003F04FF"/>
    <w:rsid w:val="003F38DC"/>
    <w:rsid w:val="003F511C"/>
    <w:rsid w:val="003F6768"/>
    <w:rsid w:val="003F7627"/>
    <w:rsid w:val="0040044D"/>
    <w:rsid w:val="00402AB2"/>
    <w:rsid w:val="00402F59"/>
    <w:rsid w:val="00403B34"/>
    <w:rsid w:val="00405265"/>
    <w:rsid w:val="00407058"/>
    <w:rsid w:val="004105B8"/>
    <w:rsid w:val="004113F8"/>
    <w:rsid w:val="00411615"/>
    <w:rsid w:val="004146B8"/>
    <w:rsid w:val="00416A68"/>
    <w:rsid w:val="00421AA2"/>
    <w:rsid w:val="00421D5B"/>
    <w:rsid w:val="004243C1"/>
    <w:rsid w:val="00425F56"/>
    <w:rsid w:val="0043054A"/>
    <w:rsid w:val="004305AD"/>
    <w:rsid w:val="00432536"/>
    <w:rsid w:val="004332FB"/>
    <w:rsid w:val="004352F5"/>
    <w:rsid w:val="00435AD3"/>
    <w:rsid w:val="00436894"/>
    <w:rsid w:val="004430E3"/>
    <w:rsid w:val="004450E3"/>
    <w:rsid w:val="0044561F"/>
    <w:rsid w:val="004476AE"/>
    <w:rsid w:val="004543E3"/>
    <w:rsid w:val="00456780"/>
    <w:rsid w:val="00467195"/>
    <w:rsid w:val="004671B0"/>
    <w:rsid w:val="004703C2"/>
    <w:rsid w:val="004708BA"/>
    <w:rsid w:val="00470A90"/>
    <w:rsid w:val="00473959"/>
    <w:rsid w:val="00474136"/>
    <w:rsid w:val="00474423"/>
    <w:rsid w:val="00476F65"/>
    <w:rsid w:val="00481827"/>
    <w:rsid w:val="0048329A"/>
    <w:rsid w:val="00485500"/>
    <w:rsid w:val="00485A46"/>
    <w:rsid w:val="00485B66"/>
    <w:rsid w:val="00486FEA"/>
    <w:rsid w:val="004879BC"/>
    <w:rsid w:val="00487D9A"/>
    <w:rsid w:val="004900C2"/>
    <w:rsid w:val="0049140C"/>
    <w:rsid w:val="004956AB"/>
    <w:rsid w:val="004972F0"/>
    <w:rsid w:val="004A1324"/>
    <w:rsid w:val="004A5152"/>
    <w:rsid w:val="004A54ED"/>
    <w:rsid w:val="004A5D64"/>
    <w:rsid w:val="004A60A4"/>
    <w:rsid w:val="004B18AE"/>
    <w:rsid w:val="004B620A"/>
    <w:rsid w:val="004C0F54"/>
    <w:rsid w:val="004C28F1"/>
    <w:rsid w:val="004C2CFB"/>
    <w:rsid w:val="004C3555"/>
    <w:rsid w:val="004C50C6"/>
    <w:rsid w:val="004C58CA"/>
    <w:rsid w:val="004C6B1B"/>
    <w:rsid w:val="004C6E73"/>
    <w:rsid w:val="004D35B3"/>
    <w:rsid w:val="004D366D"/>
    <w:rsid w:val="004E0DA5"/>
    <w:rsid w:val="004E2668"/>
    <w:rsid w:val="004E368B"/>
    <w:rsid w:val="004E55F8"/>
    <w:rsid w:val="004E6286"/>
    <w:rsid w:val="004F0FFD"/>
    <w:rsid w:val="004F368B"/>
    <w:rsid w:val="004F6149"/>
    <w:rsid w:val="00500737"/>
    <w:rsid w:val="00500CFB"/>
    <w:rsid w:val="0050288A"/>
    <w:rsid w:val="00503ADD"/>
    <w:rsid w:val="0050482F"/>
    <w:rsid w:val="00506AA4"/>
    <w:rsid w:val="0051538D"/>
    <w:rsid w:val="0051755C"/>
    <w:rsid w:val="00523D70"/>
    <w:rsid w:val="00523F8A"/>
    <w:rsid w:val="00526546"/>
    <w:rsid w:val="005307BC"/>
    <w:rsid w:val="00533CCA"/>
    <w:rsid w:val="005363FF"/>
    <w:rsid w:val="0054283C"/>
    <w:rsid w:val="00544BEB"/>
    <w:rsid w:val="00546EE0"/>
    <w:rsid w:val="00547FF8"/>
    <w:rsid w:val="00550A60"/>
    <w:rsid w:val="005561D0"/>
    <w:rsid w:val="00557751"/>
    <w:rsid w:val="00560D07"/>
    <w:rsid w:val="0056508C"/>
    <w:rsid w:val="00565225"/>
    <w:rsid w:val="00565B82"/>
    <w:rsid w:val="00566195"/>
    <w:rsid w:val="00571B70"/>
    <w:rsid w:val="00574172"/>
    <w:rsid w:val="00575EC7"/>
    <w:rsid w:val="00577A7D"/>
    <w:rsid w:val="00582BA7"/>
    <w:rsid w:val="00583A9C"/>
    <w:rsid w:val="00583C08"/>
    <w:rsid w:val="00583DC3"/>
    <w:rsid w:val="0058516D"/>
    <w:rsid w:val="00591138"/>
    <w:rsid w:val="0059720E"/>
    <w:rsid w:val="005974E5"/>
    <w:rsid w:val="005A21F3"/>
    <w:rsid w:val="005A717B"/>
    <w:rsid w:val="005B12E2"/>
    <w:rsid w:val="005B2A39"/>
    <w:rsid w:val="005B3426"/>
    <w:rsid w:val="005B4449"/>
    <w:rsid w:val="005B762E"/>
    <w:rsid w:val="005C0052"/>
    <w:rsid w:val="005C0461"/>
    <w:rsid w:val="005D3A66"/>
    <w:rsid w:val="005D6B02"/>
    <w:rsid w:val="005E34AC"/>
    <w:rsid w:val="005E374B"/>
    <w:rsid w:val="005E4D93"/>
    <w:rsid w:val="005E6A6F"/>
    <w:rsid w:val="005E6AA6"/>
    <w:rsid w:val="005E6C6A"/>
    <w:rsid w:val="005E73FE"/>
    <w:rsid w:val="005F3EF2"/>
    <w:rsid w:val="005F47FD"/>
    <w:rsid w:val="00601BBC"/>
    <w:rsid w:val="00602A51"/>
    <w:rsid w:val="006047B5"/>
    <w:rsid w:val="00605440"/>
    <w:rsid w:val="006058EF"/>
    <w:rsid w:val="0061436D"/>
    <w:rsid w:val="00615426"/>
    <w:rsid w:val="00622590"/>
    <w:rsid w:val="00624A2E"/>
    <w:rsid w:val="00625E67"/>
    <w:rsid w:val="00635C98"/>
    <w:rsid w:val="00637CB8"/>
    <w:rsid w:val="00651318"/>
    <w:rsid w:val="00652294"/>
    <w:rsid w:val="00652F1F"/>
    <w:rsid w:val="00653AA9"/>
    <w:rsid w:val="0065597A"/>
    <w:rsid w:val="006578D5"/>
    <w:rsid w:val="00660067"/>
    <w:rsid w:val="0066328D"/>
    <w:rsid w:val="00664894"/>
    <w:rsid w:val="00666496"/>
    <w:rsid w:val="00667897"/>
    <w:rsid w:val="006743F3"/>
    <w:rsid w:val="00675C61"/>
    <w:rsid w:val="00676F7A"/>
    <w:rsid w:val="00676FE5"/>
    <w:rsid w:val="006772FF"/>
    <w:rsid w:val="006811B3"/>
    <w:rsid w:val="00681CE0"/>
    <w:rsid w:val="00683C29"/>
    <w:rsid w:val="0069174F"/>
    <w:rsid w:val="0069242C"/>
    <w:rsid w:val="00694E2B"/>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D3E84"/>
    <w:rsid w:val="006D5DF0"/>
    <w:rsid w:val="006D751D"/>
    <w:rsid w:val="006E1238"/>
    <w:rsid w:val="006E1AD2"/>
    <w:rsid w:val="006E26F8"/>
    <w:rsid w:val="006E5384"/>
    <w:rsid w:val="006E6B01"/>
    <w:rsid w:val="006E7D22"/>
    <w:rsid w:val="006F1E9E"/>
    <w:rsid w:val="006F231B"/>
    <w:rsid w:val="006F3F3E"/>
    <w:rsid w:val="006F43F1"/>
    <w:rsid w:val="0070088E"/>
    <w:rsid w:val="00700B58"/>
    <w:rsid w:val="00700D7E"/>
    <w:rsid w:val="00707AAF"/>
    <w:rsid w:val="00710B57"/>
    <w:rsid w:val="00710C5B"/>
    <w:rsid w:val="00711760"/>
    <w:rsid w:val="007118DE"/>
    <w:rsid w:val="007138E7"/>
    <w:rsid w:val="00714C83"/>
    <w:rsid w:val="007213EF"/>
    <w:rsid w:val="007225E4"/>
    <w:rsid w:val="0072494C"/>
    <w:rsid w:val="0072588A"/>
    <w:rsid w:val="007344B9"/>
    <w:rsid w:val="0073699D"/>
    <w:rsid w:val="00743442"/>
    <w:rsid w:val="00744D21"/>
    <w:rsid w:val="00752CB9"/>
    <w:rsid w:val="00753CC8"/>
    <w:rsid w:val="00753E27"/>
    <w:rsid w:val="0075620E"/>
    <w:rsid w:val="00756532"/>
    <w:rsid w:val="00757AD1"/>
    <w:rsid w:val="00761D2F"/>
    <w:rsid w:val="00765A72"/>
    <w:rsid w:val="00766A67"/>
    <w:rsid w:val="0076756B"/>
    <w:rsid w:val="007700C6"/>
    <w:rsid w:val="007709F8"/>
    <w:rsid w:val="00771BE6"/>
    <w:rsid w:val="007727B6"/>
    <w:rsid w:val="007755CD"/>
    <w:rsid w:val="00775CC1"/>
    <w:rsid w:val="007761AC"/>
    <w:rsid w:val="00776662"/>
    <w:rsid w:val="00776E78"/>
    <w:rsid w:val="00777C98"/>
    <w:rsid w:val="0078198D"/>
    <w:rsid w:val="00781A7A"/>
    <w:rsid w:val="00781E12"/>
    <w:rsid w:val="00793091"/>
    <w:rsid w:val="00795AF3"/>
    <w:rsid w:val="007A05E2"/>
    <w:rsid w:val="007A1C47"/>
    <w:rsid w:val="007B1053"/>
    <w:rsid w:val="007B20CA"/>
    <w:rsid w:val="007B25F8"/>
    <w:rsid w:val="007B4471"/>
    <w:rsid w:val="007B618E"/>
    <w:rsid w:val="007C004E"/>
    <w:rsid w:val="007C2A8B"/>
    <w:rsid w:val="007C3418"/>
    <w:rsid w:val="007C3751"/>
    <w:rsid w:val="007C3A7E"/>
    <w:rsid w:val="007C6669"/>
    <w:rsid w:val="007D100C"/>
    <w:rsid w:val="007D1972"/>
    <w:rsid w:val="007D1E28"/>
    <w:rsid w:val="007D6B5C"/>
    <w:rsid w:val="007D7014"/>
    <w:rsid w:val="007E03C5"/>
    <w:rsid w:val="007E08CE"/>
    <w:rsid w:val="007E3E21"/>
    <w:rsid w:val="007F0879"/>
    <w:rsid w:val="007F35C1"/>
    <w:rsid w:val="007F6C1D"/>
    <w:rsid w:val="007F7F23"/>
    <w:rsid w:val="00800B24"/>
    <w:rsid w:val="00802BC2"/>
    <w:rsid w:val="008044A1"/>
    <w:rsid w:val="008053AF"/>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403E9"/>
    <w:rsid w:val="00843017"/>
    <w:rsid w:val="00844D02"/>
    <w:rsid w:val="0084769F"/>
    <w:rsid w:val="008519D6"/>
    <w:rsid w:val="00853281"/>
    <w:rsid w:val="00854594"/>
    <w:rsid w:val="00855D2B"/>
    <w:rsid w:val="008561FA"/>
    <w:rsid w:val="008625F8"/>
    <w:rsid w:val="00871011"/>
    <w:rsid w:val="00873A68"/>
    <w:rsid w:val="008751B2"/>
    <w:rsid w:val="0088026C"/>
    <w:rsid w:val="0088081E"/>
    <w:rsid w:val="008815F1"/>
    <w:rsid w:val="00884042"/>
    <w:rsid w:val="00884C34"/>
    <w:rsid w:val="0088707B"/>
    <w:rsid w:val="00893A64"/>
    <w:rsid w:val="008A0189"/>
    <w:rsid w:val="008A0716"/>
    <w:rsid w:val="008A4E8C"/>
    <w:rsid w:val="008A4ECB"/>
    <w:rsid w:val="008B148B"/>
    <w:rsid w:val="008B19F2"/>
    <w:rsid w:val="008B241C"/>
    <w:rsid w:val="008B29C6"/>
    <w:rsid w:val="008B4822"/>
    <w:rsid w:val="008B4EB9"/>
    <w:rsid w:val="008B68DD"/>
    <w:rsid w:val="008B7B71"/>
    <w:rsid w:val="008B7D89"/>
    <w:rsid w:val="008C1A7F"/>
    <w:rsid w:val="008D3F66"/>
    <w:rsid w:val="008D56FA"/>
    <w:rsid w:val="008D59C0"/>
    <w:rsid w:val="008D6A1A"/>
    <w:rsid w:val="008D742A"/>
    <w:rsid w:val="008E1ACB"/>
    <w:rsid w:val="008E325D"/>
    <w:rsid w:val="008E36AC"/>
    <w:rsid w:val="008E3736"/>
    <w:rsid w:val="008E3D85"/>
    <w:rsid w:val="008E435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5BD9"/>
    <w:rsid w:val="009600EB"/>
    <w:rsid w:val="009621DE"/>
    <w:rsid w:val="00962CEB"/>
    <w:rsid w:val="00964186"/>
    <w:rsid w:val="00971983"/>
    <w:rsid w:val="00973DA7"/>
    <w:rsid w:val="009768A9"/>
    <w:rsid w:val="009804AB"/>
    <w:rsid w:val="00980CD2"/>
    <w:rsid w:val="009819FB"/>
    <w:rsid w:val="00985BA1"/>
    <w:rsid w:val="00985C4C"/>
    <w:rsid w:val="00987310"/>
    <w:rsid w:val="00990F9B"/>
    <w:rsid w:val="009931EB"/>
    <w:rsid w:val="00997F8D"/>
    <w:rsid w:val="009A0116"/>
    <w:rsid w:val="009A6169"/>
    <w:rsid w:val="009B5D94"/>
    <w:rsid w:val="009B6F33"/>
    <w:rsid w:val="009C088B"/>
    <w:rsid w:val="009C1662"/>
    <w:rsid w:val="009C672D"/>
    <w:rsid w:val="009C72E1"/>
    <w:rsid w:val="009D0DEB"/>
    <w:rsid w:val="009D3317"/>
    <w:rsid w:val="009D4477"/>
    <w:rsid w:val="009E0C3A"/>
    <w:rsid w:val="009E20B1"/>
    <w:rsid w:val="009E2CC7"/>
    <w:rsid w:val="009E2F11"/>
    <w:rsid w:val="009E438A"/>
    <w:rsid w:val="009E4742"/>
    <w:rsid w:val="009E7BC2"/>
    <w:rsid w:val="009F1C6D"/>
    <w:rsid w:val="009F5D5F"/>
    <w:rsid w:val="009F7040"/>
    <w:rsid w:val="009F7307"/>
    <w:rsid w:val="009F7463"/>
    <w:rsid w:val="009F7AD8"/>
    <w:rsid w:val="00A06C00"/>
    <w:rsid w:val="00A11616"/>
    <w:rsid w:val="00A11E85"/>
    <w:rsid w:val="00A1240A"/>
    <w:rsid w:val="00A16318"/>
    <w:rsid w:val="00A1737B"/>
    <w:rsid w:val="00A17C5F"/>
    <w:rsid w:val="00A236EE"/>
    <w:rsid w:val="00A30562"/>
    <w:rsid w:val="00A32965"/>
    <w:rsid w:val="00A3517A"/>
    <w:rsid w:val="00A355D3"/>
    <w:rsid w:val="00A363E5"/>
    <w:rsid w:val="00A368F9"/>
    <w:rsid w:val="00A42032"/>
    <w:rsid w:val="00A42B83"/>
    <w:rsid w:val="00A46483"/>
    <w:rsid w:val="00A46740"/>
    <w:rsid w:val="00A47181"/>
    <w:rsid w:val="00A473AA"/>
    <w:rsid w:val="00A5166D"/>
    <w:rsid w:val="00A52C63"/>
    <w:rsid w:val="00A53339"/>
    <w:rsid w:val="00A53EED"/>
    <w:rsid w:val="00A555DB"/>
    <w:rsid w:val="00A571E0"/>
    <w:rsid w:val="00A63218"/>
    <w:rsid w:val="00A63612"/>
    <w:rsid w:val="00A63788"/>
    <w:rsid w:val="00A65152"/>
    <w:rsid w:val="00A662A2"/>
    <w:rsid w:val="00A676F0"/>
    <w:rsid w:val="00A67B98"/>
    <w:rsid w:val="00A737A1"/>
    <w:rsid w:val="00A752FF"/>
    <w:rsid w:val="00A75CC9"/>
    <w:rsid w:val="00A76F22"/>
    <w:rsid w:val="00A80E25"/>
    <w:rsid w:val="00A80FBE"/>
    <w:rsid w:val="00A851AE"/>
    <w:rsid w:val="00A85B79"/>
    <w:rsid w:val="00A86149"/>
    <w:rsid w:val="00A87560"/>
    <w:rsid w:val="00A905C3"/>
    <w:rsid w:val="00A92D8E"/>
    <w:rsid w:val="00A95DC4"/>
    <w:rsid w:val="00A962B1"/>
    <w:rsid w:val="00A97A7B"/>
    <w:rsid w:val="00AA1EE6"/>
    <w:rsid w:val="00AA4B51"/>
    <w:rsid w:val="00AA61A8"/>
    <w:rsid w:val="00AB1AD2"/>
    <w:rsid w:val="00AB2538"/>
    <w:rsid w:val="00AB3261"/>
    <w:rsid w:val="00AC161A"/>
    <w:rsid w:val="00AC4C23"/>
    <w:rsid w:val="00AC55F4"/>
    <w:rsid w:val="00AD0995"/>
    <w:rsid w:val="00AD18EA"/>
    <w:rsid w:val="00AD2D68"/>
    <w:rsid w:val="00AD5378"/>
    <w:rsid w:val="00AD6968"/>
    <w:rsid w:val="00AD7781"/>
    <w:rsid w:val="00AE240D"/>
    <w:rsid w:val="00AE3772"/>
    <w:rsid w:val="00AE5372"/>
    <w:rsid w:val="00AE6884"/>
    <w:rsid w:val="00AE6C05"/>
    <w:rsid w:val="00AF6831"/>
    <w:rsid w:val="00B009AF"/>
    <w:rsid w:val="00B01259"/>
    <w:rsid w:val="00B01700"/>
    <w:rsid w:val="00B034CE"/>
    <w:rsid w:val="00B05593"/>
    <w:rsid w:val="00B05F6E"/>
    <w:rsid w:val="00B069FE"/>
    <w:rsid w:val="00B06ACC"/>
    <w:rsid w:val="00B072A6"/>
    <w:rsid w:val="00B07F50"/>
    <w:rsid w:val="00B136F4"/>
    <w:rsid w:val="00B13B44"/>
    <w:rsid w:val="00B149EC"/>
    <w:rsid w:val="00B152FA"/>
    <w:rsid w:val="00B22539"/>
    <w:rsid w:val="00B24BF5"/>
    <w:rsid w:val="00B24CBC"/>
    <w:rsid w:val="00B27063"/>
    <w:rsid w:val="00B27E80"/>
    <w:rsid w:val="00B30A74"/>
    <w:rsid w:val="00B311AA"/>
    <w:rsid w:val="00B3193A"/>
    <w:rsid w:val="00B31BC8"/>
    <w:rsid w:val="00B32778"/>
    <w:rsid w:val="00B32F8F"/>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2407"/>
    <w:rsid w:val="00B73854"/>
    <w:rsid w:val="00B812D4"/>
    <w:rsid w:val="00B82E8C"/>
    <w:rsid w:val="00B83BAA"/>
    <w:rsid w:val="00B87F22"/>
    <w:rsid w:val="00B935AE"/>
    <w:rsid w:val="00B948E5"/>
    <w:rsid w:val="00B94DD1"/>
    <w:rsid w:val="00B9532F"/>
    <w:rsid w:val="00B96DA2"/>
    <w:rsid w:val="00B96EC6"/>
    <w:rsid w:val="00B9720A"/>
    <w:rsid w:val="00BA11B6"/>
    <w:rsid w:val="00BA17D6"/>
    <w:rsid w:val="00BA2911"/>
    <w:rsid w:val="00BA3134"/>
    <w:rsid w:val="00BA34E9"/>
    <w:rsid w:val="00BA5FB6"/>
    <w:rsid w:val="00BA6B01"/>
    <w:rsid w:val="00BB0F75"/>
    <w:rsid w:val="00BB107B"/>
    <w:rsid w:val="00BB224F"/>
    <w:rsid w:val="00BB3321"/>
    <w:rsid w:val="00BB4702"/>
    <w:rsid w:val="00BB607C"/>
    <w:rsid w:val="00BB6543"/>
    <w:rsid w:val="00BB785E"/>
    <w:rsid w:val="00BC0554"/>
    <w:rsid w:val="00BC2842"/>
    <w:rsid w:val="00BC3849"/>
    <w:rsid w:val="00BC4FB7"/>
    <w:rsid w:val="00BC5AB6"/>
    <w:rsid w:val="00BC5AFB"/>
    <w:rsid w:val="00BC6D85"/>
    <w:rsid w:val="00BD26AD"/>
    <w:rsid w:val="00BD3E66"/>
    <w:rsid w:val="00BD559A"/>
    <w:rsid w:val="00BD7328"/>
    <w:rsid w:val="00BD75A5"/>
    <w:rsid w:val="00BE16F6"/>
    <w:rsid w:val="00BE1822"/>
    <w:rsid w:val="00BE1BE1"/>
    <w:rsid w:val="00BE243C"/>
    <w:rsid w:val="00BE2B40"/>
    <w:rsid w:val="00BE3C21"/>
    <w:rsid w:val="00BF15F2"/>
    <w:rsid w:val="00BF2C31"/>
    <w:rsid w:val="00BF5917"/>
    <w:rsid w:val="00BF5B0C"/>
    <w:rsid w:val="00BF6120"/>
    <w:rsid w:val="00BF71F5"/>
    <w:rsid w:val="00BF74F2"/>
    <w:rsid w:val="00C014EC"/>
    <w:rsid w:val="00C01C23"/>
    <w:rsid w:val="00C01C83"/>
    <w:rsid w:val="00C04C81"/>
    <w:rsid w:val="00C06710"/>
    <w:rsid w:val="00C07DAD"/>
    <w:rsid w:val="00C1101D"/>
    <w:rsid w:val="00C127FD"/>
    <w:rsid w:val="00C16B81"/>
    <w:rsid w:val="00C20218"/>
    <w:rsid w:val="00C2058F"/>
    <w:rsid w:val="00C268A3"/>
    <w:rsid w:val="00C26AB9"/>
    <w:rsid w:val="00C26ADC"/>
    <w:rsid w:val="00C27838"/>
    <w:rsid w:val="00C3180E"/>
    <w:rsid w:val="00C33DB3"/>
    <w:rsid w:val="00C35736"/>
    <w:rsid w:val="00C401D5"/>
    <w:rsid w:val="00C40B94"/>
    <w:rsid w:val="00C412AF"/>
    <w:rsid w:val="00C41683"/>
    <w:rsid w:val="00C436AF"/>
    <w:rsid w:val="00C43E57"/>
    <w:rsid w:val="00C54037"/>
    <w:rsid w:val="00C55D1C"/>
    <w:rsid w:val="00C55FB1"/>
    <w:rsid w:val="00C565A5"/>
    <w:rsid w:val="00C56B35"/>
    <w:rsid w:val="00C57418"/>
    <w:rsid w:val="00C6030F"/>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874DF"/>
    <w:rsid w:val="00C9088F"/>
    <w:rsid w:val="00C9101D"/>
    <w:rsid w:val="00C92527"/>
    <w:rsid w:val="00C9428A"/>
    <w:rsid w:val="00C95106"/>
    <w:rsid w:val="00C95F77"/>
    <w:rsid w:val="00C9640C"/>
    <w:rsid w:val="00CA2773"/>
    <w:rsid w:val="00CA3FA1"/>
    <w:rsid w:val="00CA59C5"/>
    <w:rsid w:val="00CA78EA"/>
    <w:rsid w:val="00CB036E"/>
    <w:rsid w:val="00CB0F41"/>
    <w:rsid w:val="00CB1635"/>
    <w:rsid w:val="00CB6392"/>
    <w:rsid w:val="00CB65CF"/>
    <w:rsid w:val="00CB7004"/>
    <w:rsid w:val="00CC0465"/>
    <w:rsid w:val="00CC0DB3"/>
    <w:rsid w:val="00CC35C5"/>
    <w:rsid w:val="00CC3C32"/>
    <w:rsid w:val="00CD0DE9"/>
    <w:rsid w:val="00CD10C9"/>
    <w:rsid w:val="00CD6A89"/>
    <w:rsid w:val="00CD6D25"/>
    <w:rsid w:val="00CD7E5D"/>
    <w:rsid w:val="00CE0806"/>
    <w:rsid w:val="00CE1174"/>
    <w:rsid w:val="00CE2068"/>
    <w:rsid w:val="00CE4E2E"/>
    <w:rsid w:val="00CE6027"/>
    <w:rsid w:val="00CF1213"/>
    <w:rsid w:val="00CF32B3"/>
    <w:rsid w:val="00CF335A"/>
    <w:rsid w:val="00CF590F"/>
    <w:rsid w:val="00CF7FC0"/>
    <w:rsid w:val="00D00770"/>
    <w:rsid w:val="00D00781"/>
    <w:rsid w:val="00D008DD"/>
    <w:rsid w:val="00D03157"/>
    <w:rsid w:val="00D03DED"/>
    <w:rsid w:val="00D07286"/>
    <w:rsid w:val="00D13D72"/>
    <w:rsid w:val="00D16406"/>
    <w:rsid w:val="00D176C8"/>
    <w:rsid w:val="00D22C61"/>
    <w:rsid w:val="00D235E1"/>
    <w:rsid w:val="00D25E1E"/>
    <w:rsid w:val="00D27178"/>
    <w:rsid w:val="00D27648"/>
    <w:rsid w:val="00D32DEC"/>
    <w:rsid w:val="00D3538C"/>
    <w:rsid w:val="00D3756C"/>
    <w:rsid w:val="00D42DC7"/>
    <w:rsid w:val="00D43F31"/>
    <w:rsid w:val="00D44D43"/>
    <w:rsid w:val="00D46322"/>
    <w:rsid w:val="00D52B79"/>
    <w:rsid w:val="00D55978"/>
    <w:rsid w:val="00D55E5E"/>
    <w:rsid w:val="00D56A56"/>
    <w:rsid w:val="00D60990"/>
    <w:rsid w:val="00D63E80"/>
    <w:rsid w:val="00D67BF6"/>
    <w:rsid w:val="00D71F69"/>
    <w:rsid w:val="00D72949"/>
    <w:rsid w:val="00D74AC2"/>
    <w:rsid w:val="00D7574C"/>
    <w:rsid w:val="00D75F3A"/>
    <w:rsid w:val="00D77E6F"/>
    <w:rsid w:val="00D81EA8"/>
    <w:rsid w:val="00D86BF9"/>
    <w:rsid w:val="00D9017C"/>
    <w:rsid w:val="00D90572"/>
    <w:rsid w:val="00D90DBF"/>
    <w:rsid w:val="00D911E4"/>
    <w:rsid w:val="00D93404"/>
    <w:rsid w:val="00D944DD"/>
    <w:rsid w:val="00D96002"/>
    <w:rsid w:val="00D97E8E"/>
    <w:rsid w:val="00DA2B23"/>
    <w:rsid w:val="00DA676B"/>
    <w:rsid w:val="00DB2CCE"/>
    <w:rsid w:val="00DB4F1C"/>
    <w:rsid w:val="00DB6800"/>
    <w:rsid w:val="00DC009B"/>
    <w:rsid w:val="00DC00AF"/>
    <w:rsid w:val="00DC2C27"/>
    <w:rsid w:val="00DC7035"/>
    <w:rsid w:val="00DC7762"/>
    <w:rsid w:val="00DD03A5"/>
    <w:rsid w:val="00DD4B72"/>
    <w:rsid w:val="00DD7C60"/>
    <w:rsid w:val="00DE0ADA"/>
    <w:rsid w:val="00DE1A56"/>
    <w:rsid w:val="00DF0659"/>
    <w:rsid w:val="00DF1DD6"/>
    <w:rsid w:val="00DF7359"/>
    <w:rsid w:val="00DF746D"/>
    <w:rsid w:val="00E01A84"/>
    <w:rsid w:val="00E028D1"/>
    <w:rsid w:val="00E04814"/>
    <w:rsid w:val="00E05406"/>
    <w:rsid w:val="00E10A3A"/>
    <w:rsid w:val="00E122C7"/>
    <w:rsid w:val="00E13487"/>
    <w:rsid w:val="00E1352C"/>
    <w:rsid w:val="00E13C76"/>
    <w:rsid w:val="00E14F5A"/>
    <w:rsid w:val="00E217AA"/>
    <w:rsid w:val="00E25BF4"/>
    <w:rsid w:val="00E34602"/>
    <w:rsid w:val="00E346DE"/>
    <w:rsid w:val="00E402FA"/>
    <w:rsid w:val="00E41E0C"/>
    <w:rsid w:val="00E430D7"/>
    <w:rsid w:val="00E4632A"/>
    <w:rsid w:val="00E46889"/>
    <w:rsid w:val="00E47CC7"/>
    <w:rsid w:val="00E52282"/>
    <w:rsid w:val="00E629AB"/>
    <w:rsid w:val="00E63FA3"/>
    <w:rsid w:val="00E6490C"/>
    <w:rsid w:val="00E66EEF"/>
    <w:rsid w:val="00E7069A"/>
    <w:rsid w:val="00E7269B"/>
    <w:rsid w:val="00E73AA7"/>
    <w:rsid w:val="00E74F92"/>
    <w:rsid w:val="00E8080B"/>
    <w:rsid w:val="00E852D5"/>
    <w:rsid w:val="00E873DE"/>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B091A"/>
    <w:rsid w:val="00EB1F4C"/>
    <w:rsid w:val="00EB2CC1"/>
    <w:rsid w:val="00EB386E"/>
    <w:rsid w:val="00EB4C77"/>
    <w:rsid w:val="00EB5D3A"/>
    <w:rsid w:val="00EB632E"/>
    <w:rsid w:val="00EB6920"/>
    <w:rsid w:val="00EC08EE"/>
    <w:rsid w:val="00EC579A"/>
    <w:rsid w:val="00EC6086"/>
    <w:rsid w:val="00ED189A"/>
    <w:rsid w:val="00ED325C"/>
    <w:rsid w:val="00EE1ADC"/>
    <w:rsid w:val="00EE364E"/>
    <w:rsid w:val="00EE3DA3"/>
    <w:rsid w:val="00EE4E14"/>
    <w:rsid w:val="00EF0FF8"/>
    <w:rsid w:val="00EF1313"/>
    <w:rsid w:val="00EF3127"/>
    <w:rsid w:val="00EF4961"/>
    <w:rsid w:val="00EF5149"/>
    <w:rsid w:val="00EF741F"/>
    <w:rsid w:val="00F05EB4"/>
    <w:rsid w:val="00F068C8"/>
    <w:rsid w:val="00F103D3"/>
    <w:rsid w:val="00F12730"/>
    <w:rsid w:val="00F13EF5"/>
    <w:rsid w:val="00F14223"/>
    <w:rsid w:val="00F14391"/>
    <w:rsid w:val="00F21014"/>
    <w:rsid w:val="00F22A3F"/>
    <w:rsid w:val="00F22BD3"/>
    <w:rsid w:val="00F233A6"/>
    <w:rsid w:val="00F27554"/>
    <w:rsid w:val="00F27E3F"/>
    <w:rsid w:val="00F305D4"/>
    <w:rsid w:val="00F30F29"/>
    <w:rsid w:val="00F33F4D"/>
    <w:rsid w:val="00F33FF5"/>
    <w:rsid w:val="00F344C2"/>
    <w:rsid w:val="00F37313"/>
    <w:rsid w:val="00F42D0F"/>
    <w:rsid w:val="00F43CBF"/>
    <w:rsid w:val="00F47DCA"/>
    <w:rsid w:val="00F50FB5"/>
    <w:rsid w:val="00F5195F"/>
    <w:rsid w:val="00F521B5"/>
    <w:rsid w:val="00F53663"/>
    <w:rsid w:val="00F53C7F"/>
    <w:rsid w:val="00F56AC6"/>
    <w:rsid w:val="00F60188"/>
    <w:rsid w:val="00F65DA5"/>
    <w:rsid w:val="00F67301"/>
    <w:rsid w:val="00F71267"/>
    <w:rsid w:val="00F73476"/>
    <w:rsid w:val="00F74651"/>
    <w:rsid w:val="00F772A0"/>
    <w:rsid w:val="00F8099B"/>
    <w:rsid w:val="00F811FA"/>
    <w:rsid w:val="00F90C39"/>
    <w:rsid w:val="00F933DD"/>
    <w:rsid w:val="00F96EF6"/>
    <w:rsid w:val="00F97E01"/>
    <w:rsid w:val="00FA055D"/>
    <w:rsid w:val="00FA3BAC"/>
    <w:rsid w:val="00FA419F"/>
    <w:rsid w:val="00FA4220"/>
    <w:rsid w:val="00FA44BB"/>
    <w:rsid w:val="00FA4DDF"/>
    <w:rsid w:val="00FA5BF1"/>
    <w:rsid w:val="00FA61A9"/>
    <w:rsid w:val="00FA61BE"/>
    <w:rsid w:val="00FA705F"/>
    <w:rsid w:val="00FA783C"/>
    <w:rsid w:val="00FB1083"/>
    <w:rsid w:val="00FB1C0C"/>
    <w:rsid w:val="00FB6585"/>
    <w:rsid w:val="00FB7A83"/>
    <w:rsid w:val="00FC2B7D"/>
    <w:rsid w:val="00FC2F1A"/>
    <w:rsid w:val="00FC3AE3"/>
    <w:rsid w:val="00FC466F"/>
    <w:rsid w:val="00FC5C0E"/>
    <w:rsid w:val="00FD2784"/>
    <w:rsid w:val="00FD29AD"/>
    <w:rsid w:val="00FD4E86"/>
    <w:rsid w:val="00FD4F73"/>
    <w:rsid w:val="00FD57CD"/>
    <w:rsid w:val="00FD6A58"/>
    <w:rsid w:val="00FD746A"/>
    <w:rsid w:val="00FE0AA7"/>
    <w:rsid w:val="00FE3BA0"/>
    <w:rsid w:val="00FE4F7F"/>
    <w:rsid w:val="00FE5759"/>
    <w:rsid w:val="00FE5C1E"/>
    <w:rsid w:val="00FE5EAC"/>
    <w:rsid w:val="00FE61AB"/>
    <w:rsid w:val="00FE62B1"/>
    <w:rsid w:val="00FE6CA2"/>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styleId="PlainTable1">
    <w:name w:val="Plain Table 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jp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1F2002-C5EE-A349-98BB-4E133B7B1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18</Pages>
  <Words>22002</Words>
  <Characters>125418</Characters>
  <Application>Microsoft Macintosh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47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uno</dc:creator>
  <cp:keywords/>
  <dc:description/>
  <cp:lastModifiedBy>John Bruno</cp:lastModifiedBy>
  <cp:revision>67</cp:revision>
  <cp:lastPrinted>2017-04-26T15:12:00Z</cp:lastPrinted>
  <dcterms:created xsi:type="dcterms:W3CDTF">2017-06-23T13:10:00Z</dcterms:created>
  <dcterms:modified xsi:type="dcterms:W3CDTF">2017-06-29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ies>
</file>